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9123A" w:rsidRPr="009912C7" w:rsidRDefault="00D9123A" w:rsidP="00D9123A">
      <w:pPr>
        <w:spacing w:line="360" w:lineRule="auto"/>
        <w:rPr>
          <w:rFonts w:asciiTheme="majorBidi" w:hAnsiTheme="majorBidi" w:cstheme="majorBidi"/>
          <w:b/>
          <w:bCs/>
          <w:sz w:val="44"/>
          <w:szCs w:val="44"/>
        </w:rPr>
      </w:pPr>
      <w:r w:rsidRPr="009912C7">
        <w:rPr>
          <w:rFonts w:asciiTheme="majorBidi" w:hAnsiTheme="majorBidi" w:cstheme="majorBidi"/>
          <w:b/>
          <w:bCs/>
          <w:sz w:val="44"/>
          <w:szCs w:val="44"/>
        </w:rPr>
        <w:t xml:space="preserve">Supplementary </w:t>
      </w:r>
      <w:r>
        <w:rPr>
          <w:rFonts w:asciiTheme="majorBidi" w:hAnsiTheme="majorBidi" w:cstheme="majorBidi"/>
          <w:b/>
          <w:bCs/>
          <w:sz w:val="44"/>
          <w:szCs w:val="44"/>
        </w:rPr>
        <w:t>Table 1</w:t>
      </w:r>
    </w:p>
    <w:p w:rsidR="00D9123A" w:rsidRPr="009912C7" w:rsidRDefault="00D9123A" w:rsidP="00D9123A">
      <w:pPr>
        <w:pStyle w:val="ListParagraph"/>
        <w:numPr>
          <w:ilvl w:val="0"/>
          <w:numId w:val="4"/>
        </w:numPr>
        <w:jc w:val="both"/>
        <w:rPr>
          <w:b/>
          <w:bCs/>
          <w:sz w:val="32"/>
          <w:szCs w:val="32"/>
        </w:rPr>
      </w:pPr>
      <w:r w:rsidRPr="009912C7">
        <w:rPr>
          <w:b/>
          <w:bCs/>
          <w:sz w:val="32"/>
          <w:szCs w:val="32"/>
        </w:rPr>
        <w:t>Normal model reactions</w:t>
      </w:r>
    </w:p>
    <w:p w:rsidR="00D9123A" w:rsidRPr="00B94620" w:rsidRDefault="00D9123A" w:rsidP="00D9123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Note: </w:t>
      </w:r>
      <w:proofErr w:type="spellStart"/>
      <w:r w:rsidRPr="00BB6061">
        <w:rPr>
          <w:rFonts w:asciiTheme="majorBidi" w:hAnsiTheme="majorBidi" w:cstheme="majorBidi"/>
          <w:sz w:val="24"/>
          <w:szCs w:val="24"/>
        </w:rPr>
        <w:t>Michaelis</w:t>
      </w:r>
      <w:proofErr w:type="spellEnd"/>
      <w:r w:rsidRPr="00BB6061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ente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nstants are given in µM</w:t>
      </w:r>
      <w:r w:rsidRPr="00BB6061">
        <w:rPr>
          <w:rFonts w:asciiTheme="majorBidi" w:hAnsiTheme="majorBidi" w:cstheme="majorBidi"/>
          <w:sz w:val="24"/>
          <w:szCs w:val="24"/>
        </w:rPr>
        <w:t xml:space="preserve">, first order rate constants in </w:t>
      </w:r>
      <w:r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BB6061">
        <w:rPr>
          <w:rFonts w:asciiTheme="majorBidi" w:hAnsiTheme="majorBidi" w:cstheme="majorBidi"/>
          <w:sz w:val="24"/>
          <w:szCs w:val="24"/>
        </w:rPr>
        <w:t xml:space="preserve"> and second o</w:t>
      </w:r>
      <w:r>
        <w:rPr>
          <w:rFonts w:asciiTheme="majorBidi" w:hAnsiTheme="majorBidi" w:cstheme="majorBidi"/>
          <w:sz w:val="24"/>
          <w:szCs w:val="24"/>
        </w:rPr>
        <w:t>rder rate constants in µM</w:t>
      </w:r>
      <w:r w:rsidRPr="00BB6061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>
        <w:rPr>
          <w:rFonts w:asciiTheme="majorBidi" w:hAnsiTheme="majorBidi" w:cstheme="majorBidi"/>
          <w:sz w:val="24"/>
          <w:szCs w:val="24"/>
        </w:rPr>
        <w:t xml:space="preserve"> s</w:t>
      </w:r>
      <w:r w:rsidRPr="00BB6061">
        <w:rPr>
          <w:rFonts w:asciiTheme="majorBidi" w:hAnsiTheme="majorBidi" w:cstheme="majorBidi"/>
          <w:sz w:val="24"/>
          <w:szCs w:val="24"/>
          <w:vertAlign w:val="superscript"/>
        </w:rPr>
        <w:t>-1</w:t>
      </w:r>
    </w:p>
    <w:tbl>
      <w:tblPr>
        <w:tblStyle w:val="TableGrid"/>
        <w:tblW w:w="9990" w:type="dxa"/>
        <w:tblInd w:w="-252" w:type="dxa"/>
        <w:tblLayout w:type="fixed"/>
        <w:tblLook w:val="04A0"/>
      </w:tblPr>
      <w:tblGrid>
        <w:gridCol w:w="720"/>
        <w:gridCol w:w="4402"/>
        <w:gridCol w:w="1628"/>
        <w:gridCol w:w="1620"/>
        <w:gridCol w:w="1620"/>
      </w:tblGrid>
      <w:tr w:rsidR="00D9123A" w:rsidRPr="002B5CA8" w:rsidTr="0046663B">
        <w:trPr>
          <w:trHeight w:val="300"/>
        </w:trPr>
        <w:tc>
          <w:tcPr>
            <w:tcW w:w="5122" w:type="dxa"/>
            <w:gridSpan w:val="2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reactions</w:t>
            </w:r>
          </w:p>
        </w:tc>
        <w:tc>
          <w:tcPr>
            <w:tcW w:w="3248" w:type="dxa"/>
            <w:gridSpan w:val="2"/>
            <w:noWrap/>
            <w:hideMark/>
          </w:tcPr>
          <w:p w:rsidR="00D9123A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arameters</w:t>
            </w:r>
          </w:p>
        </w:tc>
        <w:tc>
          <w:tcPr>
            <w:tcW w:w="1620" w:type="dxa"/>
          </w:tcPr>
          <w:p w:rsidR="00D9123A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References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EGF + EGFR &lt;-&gt; [EGF-EGFR]</w:t>
            </w:r>
          </w:p>
          <w:p w:rsidR="00D9123A" w:rsidRPr="002B5CA8" w:rsidRDefault="00D9123A" w:rsidP="0046663B">
            <w:pPr>
              <w:rPr>
                <w:b/>
                <w:bCs/>
              </w:rPr>
            </w:pP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= 10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= 0.0038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2hvZWJlcmwgZXQgYWwsIDIwMDI7IFlh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2hvZWJlcmwgZXQgYWwsIDIwMDI7IFlh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EGF-EGFR] + [EGF-EGFR] &lt;-&gt; [EGF-EGFR2]</w:t>
            </w:r>
          </w:p>
          <w:p w:rsidR="00D9123A" w:rsidRPr="002B5CA8" w:rsidRDefault="00D9123A" w:rsidP="0046663B">
            <w:pPr>
              <w:rPr>
                <w:b/>
                <w:bCs/>
              </w:rPr>
            </w:pP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= 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2= 0.0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</w:rPr>
                <w:t>Sasagawa et al, 2005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EGF-EGFR2] -&gt; [pEGF-EGFR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=2.01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SHP2 &lt;-&gt; [pEGF-EGFR2-SH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=3.11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6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SHP2] -&gt; [EGF-EGFR2] + SH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=2.66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] + </w:t>
            </w:r>
            <w:proofErr w:type="spellStart"/>
            <w:r w:rsidRPr="002B5CA8">
              <w:rPr>
                <w:b/>
                <w:bCs/>
              </w:rPr>
              <w:t>Shc</w:t>
            </w:r>
            <w:proofErr w:type="spellEnd"/>
            <w:r w:rsidRPr="002B5CA8">
              <w:rPr>
                <w:b/>
                <w:bCs/>
              </w:rPr>
              <w:t xml:space="preserve"> &lt;-&gt; [pEGF-EGFR2-Shc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=9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=0.6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Shc] -&gt; [pEGF-EGFR2-pShc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=0.5838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Shc] &lt;-&gt; [pEGF-EGFR2] + </w:t>
            </w:r>
            <w:proofErr w:type="spellStart"/>
            <w:r w:rsidRPr="002B5CA8">
              <w:rPr>
                <w:b/>
                <w:bCs/>
              </w:rPr>
              <w:t>pShc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=4.48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=0.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Shc</w:t>
            </w:r>
            <w:proofErr w:type="spellEnd"/>
            <w:r w:rsidRPr="002B5CA8">
              <w:rPr>
                <w:b/>
                <w:bCs/>
              </w:rPr>
              <w:t xml:space="preserve"> + SHP2 &lt;-&gt; [pShc-SH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=3.11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Shc-SHP2] -&gt; </w:t>
            </w:r>
            <w:proofErr w:type="spellStart"/>
            <w:r w:rsidRPr="002B5CA8">
              <w:rPr>
                <w:b/>
                <w:bCs/>
              </w:rPr>
              <w:t>Shc</w:t>
            </w:r>
            <w:proofErr w:type="spellEnd"/>
            <w:r w:rsidRPr="002B5CA8">
              <w:rPr>
                <w:b/>
                <w:bCs/>
              </w:rPr>
              <w:t xml:space="preserve"> + SH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=0.266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Shc</w:t>
            </w:r>
            <w:proofErr w:type="spellEnd"/>
            <w:r w:rsidRPr="002B5CA8">
              <w:rPr>
                <w:b/>
                <w:bCs/>
              </w:rPr>
              <w:t xml:space="preserve"> -&gt; </w:t>
            </w:r>
            <w:proofErr w:type="spellStart"/>
            <w:r w:rsidRPr="002B5CA8">
              <w:rPr>
                <w:b/>
                <w:bCs/>
              </w:rPr>
              <w:t>Shc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3=0.0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Shc] + Grb2 &lt;-&gt; [pEGF-EGFR2-pShc-Grb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8=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8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Kholodenko&lt;/Author&gt;&lt;Year&gt;1999&lt;/Year&gt;&lt;RecNum&gt;123&lt;/RecNum&gt;&lt;DisplayText&gt;(Kholodenko et al, 1999)&lt;/DisplayText&gt;&lt;record&gt;&lt;rec-number&gt;123&lt;/rec-number&gt;&lt;foreign-keys&gt;&lt;key app="EN" db-id="pat0s05vsfrsv1efzvhp5ztca9vrtdvtexfv"&gt;123&lt;/key&gt;&lt;/foreign-keys&gt;&lt;ref-type name="Journal Article"&gt;17&lt;/ref-type&gt;&lt;contributors&gt;&lt;authors&gt;&lt;author&gt;Kholodenko, B. N.&lt;/author&gt;&lt;author&gt;Demin, O. V.&lt;/author&gt;&lt;author&gt;Moehren, G.&lt;/author&gt;&lt;author&gt;Hoek, J. B.&lt;/author&gt;&lt;/authors&gt;&lt;/contributors&gt;&lt;auth-address&gt;Department of Pathology, Thomas Jefferson University, Philadelphia, Pennsylvania 19107, USA. Boris.Kholodenko@mail.tju.edu&lt;/auth-address&gt;&lt;titles&gt;&lt;title&gt;Quantification of short term signaling by the epidermal growth factor receptor&lt;/title&gt;&lt;secondary-title&gt;J Biol Chem&lt;/secondary-title&gt;&lt;/titles&gt;&lt;periodical&gt;&lt;full-title&gt;J Biol Chem&lt;/full-title&gt;&lt;/periodical&gt;&lt;pages&gt;30169-81&lt;/pages&gt;&lt;volume&gt;274&lt;/volume&gt;&lt;number&gt;42&lt;/number&gt;&lt;edition&gt;1999/10/09&lt;/edition&gt;&lt;keywords&gt;&lt;keyword&gt;Animals&lt;/keyword&gt;&lt;keyword&gt;Isoenzymes/metabolism&lt;/keyword&gt;&lt;keyword&gt;Kinetics&lt;/keyword&gt;&lt;keyword&gt;Liver/cytology/drug effects/metabolism&lt;/keyword&gt;&lt;keyword&gt;Male&lt;/keyword&gt;&lt;keyword&gt;Phospholipase C gamma&lt;/keyword&gt;&lt;keyword&gt;Rats&lt;/keyword&gt;&lt;keyword&gt;Rats, Sprague-Dawley&lt;/keyword&gt;&lt;keyword&gt;Receptor, Epidermal Growth Factor/*metabolism&lt;/keyword&gt;&lt;keyword&gt;*Signal Transduction&lt;/keyword&gt;&lt;keyword&gt;Type C Phospholipases/metabolism&lt;/keyword&gt;&lt;/keywords&gt;&lt;dates&gt;&lt;year&gt;1999&lt;/year&gt;&lt;pub-dates&gt;&lt;date&gt;Oct 15&lt;/date&gt;&lt;/pub-dates&gt;&lt;/dates&gt;&lt;isbn&gt;0021-9258 (Print)&amp;#xD;0021-9258 (Linking)&lt;/isbn&gt;&lt;accession-num&gt;10514507&lt;/accession-num&gt;&lt;urls&gt;&lt;related-urls&gt;&lt;url&gt;http://www.ncbi.nlm.nih.gov/pubmed/10514507&lt;/url&gt;&lt;/related-urls&gt;&lt;/url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8" w:tooltip="Kholodenko, 1999 #123" w:history="1">
              <w:r w:rsidR="00D9123A">
                <w:rPr>
                  <w:b/>
                  <w:bCs/>
                  <w:noProof/>
                </w:rPr>
                <w:t>Kholodenko et al, 1999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Shc-Grb2] + SHP2 &lt;-&gt; [pEGF-EGFR2-pShc-Grb2-SH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9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9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20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Shc-Grb2-SHP2] -&gt; [EGF-EGFR2] + </w:t>
            </w:r>
            <w:proofErr w:type="spellStart"/>
            <w:r w:rsidRPr="002B5CA8">
              <w:rPr>
                <w:b/>
                <w:bCs/>
              </w:rPr>
              <w:t>pShc</w:t>
            </w:r>
            <w:proofErr w:type="spellEnd"/>
            <w:r w:rsidRPr="002B5CA8">
              <w:rPr>
                <w:b/>
                <w:bCs/>
              </w:rPr>
              <w:t xml:space="preserve"> + Grb2 + SH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0=2.66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23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Shc-Grb2] + SOS &lt;-&gt; [pEGF-EGFR2-pShc-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3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23=0.0214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Kholodenko&lt;/Author&gt;&lt;Year&gt;1999&lt;/Year&gt;&lt;RecNum&gt;123&lt;/RecNum&gt;&lt;DisplayText&gt;(Kholodenko et al, 1999)&lt;/DisplayText&gt;&lt;record&gt;&lt;rec-number&gt;123&lt;/rec-number&gt;&lt;foreign-keys&gt;&lt;key app="EN" db-id="pat0s05vsfrsv1efzvhp5ztca9vrtdvtexfv"&gt;123&lt;/key&gt;&lt;/foreign-keys&gt;&lt;ref-type name="Journal Article"&gt;17&lt;/ref-type&gt;&lt;contributors&gt;&lt;authors&gt;&lt;author&gt;Kholodenko, B. N.&lt;/author&gt;&lt;author&gt;Demin, O. V.&lt;/author&gt;&lt;author&gt;Moehren, G.&lt;/author&gt;&lt;author&gt;Hoek, J. B.&lt;/author&gt;&lt;/authors&gt;&lt;/contributors&gt;&lt;auth-address&gt;Department of Pathology, Thomas Jefferson University, Philadelphia, Pennsylvania 19107, USA. Boris.Kholodenko@mail.tju.edu&lt;/auth-address&gt;&lt;titles&gt;&lt;title&gt;Quantification of short term signaling by the epidermal growth factor receptor&lt;/title&gt;&lt;secondary-title&gt;J Biol Chem&lt;/secondary-title&gt;&lt;/titles&gt;&lt;periodical&gt;&lt;full-title&gt;J Biol Chem&lt;/full-title&gt;&lt;/periodical&gt;&lt;pages&gt;30169-81&lt;/pages&gt;&lt;volume&gt;274&lt;/volume&gt;&lt;number&gt;42&lt;/number&gt;&lt;edition&gt;1999/10/09&lt;/edition&gt;&lt;keywords&gt;&lt;keyword&gt;Animals&lt;/keyword&gt;&lt;keyword&gt;Isoenzymes/metabolism&lt;/keyword&gt;&lt;keyword&gt;Kinetics&lt;/keyword&gt;&lt;keyword&gt;Liver/cytology/drug effects/metabolism&lt;/keyword&gt;&lt;keyword&gt;Male&lt;/keyword&gt;&lt;keyword&gt;Phospholipase C gamma&lt;/keyword&gt;&lt;keyword&gt;Rats&lt;/keyword&gt;&lt;keyword&gt;Rats, Sprague-Dawley&lt;/keyword&gt;&lt;keyword&gt;Receptor, Epidermal Growth Factor/*metabolism&lt;/keyword&gt;&lt;keyword&gt;*Signal Transduction&lt;/keyword&gt;&lt;keyword&gt;Type C Phospholipases/metabolism&lt;/keyword&gt;&lt;/keywords&gt;&lt;dates&gt;&lt;year&gt;1999&lt;/year&gt;&lt;pub-dates&gt;&lt;date&gt;Oct 15&lt;/date&gt;&lt;/pub-dates&gt;&lt;/dates&gt;&lt;isbn&gt;0021-9258 (Print)&amp;#xD;0021-9258 (Linking)&lt;/isbn&gt;&lt;accession-num&gt;10514507&lt;/accession-num&gt;&lt;urls&gt;&lt;related-urls&gt;&lt;url&gt;http://www.ncbi.nlm.nih.gov/pubmed/10514507&lt;/url&gt;&lt;/related-urls&gt;&lt;/url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8" w:tooltip="Kholodenko, 1999 #123" w:history="1">
              <w:r w:rsidR="00D9123A">
                <w:rPr>
                  <w:b/>
                  <w:bCs/>
                  <w:noProof/>
                </w:rPr>
                <w:t>Kholodenko et al, 1999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2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Grb2 + SOS &lt;-&gt; [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6=0.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26=0.001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Kholodenko&lt;/Author&gt;&lt;Year&gt;1999&lt;/Year&gt;&lt;RecNum&gt;123&lt;/RecNum&gt;&lt;DisplayText&gt;(Kholodenko et al, 1999)&lt;/DisplayText&gt;&lt;record&gt;&lt;rec-number&gt;123&lt;/rec-number&gt;&lt;foreign-keys&gt;&lt;key app="EN" db-id="pat0s05vsfrsv1efzvhp5ztca9vrtdvtexfv"&gt;123&lt;/key&gt;&lt;/foreign-keys&gt;&lt;ref-type name="Journal Article"&gt;17&lt;/ref-type&gt;&lt;contributors&gt;&lt;authors&gt;&lt;author&gt;Kholodenko, B. N.&lt;/author&gt;&lt;author&gt;Demin, O. V.&lt;/author&gt;&lt;author&gt;Moehren, G.&lt;/author&gt;&lt;author&gt;Hoek, J. B.&lt;/author&gt;&lt;/authors&gt;&lt;/contributors&gt;&lt;auth-address&gt;Department of Pathology, Thomas Jefferson University, Philadelphia, Pennsylvania 19107, USA. Boris.Kholodenko@mail.tju.edu&lt;/auth-address&gt;&lt;titles&gt;&lt;title&gt;Quantification of short term signaling by the epidermal growth factor receptor&lt;/title&gt;&lt;secondary-title&gt;J Biol Chem&lt;/secondary-title&gt;&lt;/titles&gt;&lt;periodical&gt;&lt;full-title&gt;J Biol Chem&lt;/full-title&gt;&lt;/periodical&gt;&lt;pages&gt;30169-81&lt;/pages&gt;&lt;volume&gt;274&lt;/volume&gt;&lt;number&gt;42&lt;/number&gt;&lt;edition&gt;1999/10/09&lt;/edition&gt;&lt;keywords&gt;&lt;keyword&gt;Animals&lt;/keyword&gt;&lt;keyword&gt;Isoenzymes/metabolism&lt;/keyword&gt;&lt;keyword&gt;Kinetics&lt;/keyword&gt;&lt;keyword&gt;Liver/cytology/drug effects/metabolism&lt;/keyword&gt;&lt;keyword&gt;Male&lt;/keyword&gt;&lt;keyword&gt;Phospholipase C gamma&lt;/keyword&gt;&lt;keyword&gt;Rats&lt;/keyword&gt;&lt;keyword&gt;Rats, Sprague-Dawley&lt;/keyword&gt;&lt;keyword&gt;Receptor, Epidermal Growth Factor/*metabolism&lt;/keyword&gt;&lt;keyword&gt;*Signal Transduction&lt;/keyword&gt;&lt;keyword&gt;Type C Phospholipases/metabolism&lt;/keyword&gt;&lt;/keywords&gt;&lt;dates&gt;&lt;year&gt;1999&lt;/year&gt;&lt;pub-dates&gt;&lt;date&gt;Oct 15&lt;/date&gt;&lt;/pub-dates&gt;&lt;/dates&gt;&lt;isbn&gt;0021-9258 (Print)&amp;#xD;0021-9258 (Linking)&lt;/isbn&gt;&lt;accession-num&gt;10514507&lt;/accession-num&gt;&lt;urls&gt;&lt;related-urls&gt;&lt;url&gt;http://www.ncbi.nlm.nih.gov/pubmed/10514507&lt;/url&gt;&lt;/related-urls&gt;&lt;/url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8" w:tooltip="Kholodenko, 1999 #123" w:history="1">
              <w:r w:rsidR="00D9123A">
                <w:rPr>
                  <w:b/>
                  <w:bCs/>
                  <w:noProof/>
                </w:rPr>
                <w:t xml:space="preserve">Kholodenko </w:t>
              </w:r>
              <w:r w:rsidR="00D9123A">
                <w:rPr>
                  <w:b/>
                  <w:bCs/>
                  <w:noProof/>
                </w:rPr>
                <w:lastRenderedPageBreak/>
                <w:t>et al, 1999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>r27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Shc] + [Grb2-SOS] &lt;-&gt; [pEGF-EGFR2-pShc-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7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27=0.04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Kholodenko&lt;/Author&gt;&lt;Year&gt;1999&lt;/Year&gt;&lt;RecNum&gt;123&lt;/RecNum&gt;&lt;DisplayText&gt;(Kholodenko et al, 1999)&lt;/DisplayText&gt;&lt;record&gt;&lt;rec-number&gt;123&lt;/rec-number&gt;&lt;foreign-keys&gt;&lt;key app="EN" db-id="pat0s05vsfrsv1efzvhp5ztca9vrtdvtexfv"&gt;123&lt;/key&gt;&lt;/foreign-keys&gt;&lt;ref-type name="Journal Article"&gt;17&lt;/ref-type&gt;&lt;contributors&gt;&lt;authors&gt;&lt;author&gt;Kholodenko, B. N.&lt;/author&gt;&lt;author&gt;Demin, O. V.&lt;/author&gt;&lt;author&gt;Moehren, G.&lt;/author&gt;&lt;author&gt;Hoek, J. B.&lt;/author&gt;&lt;/authors&gt;&lt;/contributors&gt;&lt;auth-address&gt;Department of Pathology, Thomas Jefferson University, Philadelphia, Pennsylvania 19107, USA. Boris.Kholodenko@mail.tju.edu&lt;/auth-address&gt;&lt;titles&gt;&lt;title&gt;Quantification of short term signaling by the epidermal growth factor receptor&lt;/title&gt;&lt;secondary-title&gt;J Biol Chem&lt;/secondary-title&gt;&lt;/titles&gt;&lt;periodical&gt;&lt;full-title&gt;J Biol Chem&lt;/full-title&gt;&lt;/periodical&gt;&lt;pages&gt;30169-81&lt;/pages&gt;&lt;volume&gt;274&lt;/volume&gt;&lt;number&gt;42&lt;/number&gt;&lt;edition&gt;1999/10/09&lt;/edition&gt;&lt;keywords&gt;&lt;keyword&gt;Animals&lt;/keyword&gt;&lt;keyword&gt;Isoenzymes/metabolism&lt;/keyword&gt;&lt;keyword&gt;Kinetics&lt;/keyword&gt;&lt;keyword&gt;Liver/cytology/drug effects/metabolism&lt;/keyword&gt;&lt;keyword&gt;Male&lt;/keyword&gt;&lt;keyword&gt;Phospholipase C gamma&lt;/keyword&gt;&lt;keyword&gt;Rats&lt;/keyword&gt;&lt;keyword&gt;Rats, Sprague-Dawley&lt;/keyword&gt;&lt;keyword&gt;Receptor, Epidermal Growth Factor/*metabolism&lt;/keyword&gt;&lt;keyword&gt;*Signal Transduction&lt;/keyword&gt;&lt;keyword&gt;Type C Phospholipases/metabolism&lt;/keyword&gt;&lt;/keywords&gt;&lt;dates&gt;&lt;year&gt;1999&lt;/year&gt;&lt;pub-dates&gt;&lt;date&gt;Oct 15&lt;/date&gt;&lt;/pub-dates&gt;&lt;/dates&gt;&lt;isbn&gt;0021-9258 (Print)&amp;#xD;0021-9258 (Linking)&lt;/isbn&gt;&lt;accession-num&gt;10514507&lt;/accession-num&gt;&lt;urls&gt;&lt;related-urls&gt;&lt;url&gt;http://www.ncbi.nlm.nih.gov/pubmed/10514507&lt;/url&gt;&lt;/related-urls&gt;&lt;/url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8" w:tooltip="Kholodenko, 1999 #123" w:history="1">
              <w:r w:rsidR="00D9123A">
                <w:rPr>
                  <w:b/>
                  <w:bCs/>
                  <w:noProof/>
                </w:rPr>
                <w:t>Kholodenko et al, 1999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2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Grb2 &lt;-&gt; [pEGF-EGFR2-Grb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8=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28=0.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Kholodenko&lt;/Author&gt;&lt;Year&gt;1999&lt;/Year&gt;&lt;RecNum&gt;123&lt;/RecNum&gt;&lt;DisplayText&gt;(Kholodenko et al, 1999)&lt;/DisplayText&gt;&lt;record&gt;&lt;rec-number&gt;123&lt;/rec-number&gt;&lt;foreign-keys&gt;&lt;key app="EN" db-id="pat0s05vsfrsv1efzvhp5ztca9vrtdvtexfv"&gt;123&lt;/key&gt;&lt;/foreign-keys&gt;&lt;ref-type name="Journal Article"&gt;17&lt;/ref-type&gt;&lt;contributors&gt;&lt;authors&gt;&lt;author&gt;Kholodenko, B. N.&lt;/author&gt;&lt;author&gt;Demin, O. V.&lt;/author&gt;&lt;author&gt;Moehren, G.&lt;/author&gt;&lt;author&gt;Hoek, J. B.&lt;/author&gt;&lt;/authors&gt;&lt;/contributors&gt;&lt;auth-address&gt;Department of Pathology, Thomas Jefferson University, Philadelphia, Pennsylvania 19107, USA. Boris.Kholodenko@mail.tju.edu&lt;/auth-address&gt;&lt;titles&gt;&lt;title&gt;Quantification of short term signaling by the epidermal growth factor receptor&lt;/title&gt;&lt;secondary-title&gt;J Biol Chem&lt;/secondary-title&gt;&lt;/titles&gt;&lt;periodical&gt;&lt;full-title&gt;J Biol Chem&lt;/full-title&gt;&lt;/periodical&gt;&lt;pages&gt;30169-81&lt;/pages&gt;&lt;volume&gt;274&lt;/volume&gt;&lt;number&gt;42&lt;/number&gt;&lt;edition&gt;1999/10/09&lt;/edition&gt;&lt;keywords&gt;&lt;keyword&gt;Animals&lt;/keyword&gt;&lt;keyword&gt;Isoenzymes/metabolism&lt;/keyword&gt;&lt;keyword&gt;Kinetics&lt;/keyword&gt;&lt;keyword&gt;Liver/cytology/drug effects/metabolism&lt;/keyword&gt;&lt;keyword&gt;Male&lt;/keyword&gt;&lt;keyword&gt;Phospholipase C gamma&lt;/keyword&gt;&lt;keyword&gt;Rats&lt;/keyword&gt;&lt;keyword&gt;Rats, Sprague-Dawley&lt;/keyword&gt;&lt;keyword&gt;Receptor, Epidermal Growth Factor/*metabolism&lt;/keyword&gt;&lt;keyword&gt;*Signal Transduction&lt;/keyword&gt;&lt;keyword&gt;Type C Phospholipases/metabolism&lt;/keyword&gt;&lt;/keywords&gt;&lt;dates&gt;&lt;year&gt;1999&lt;/year&gt;&lt;pub-dates&gt;&lt;date&gt;Oct 15&lt;/date&gt;&lt;/pub-dates&gt;&lt;/dates&gt;&lt;isbn&gt;0021-9258 (Print)&amp;#xD;0021-9258 (Linking)&lt;/isbn&gt;&lt;accession-num&gt;10514507&lt;/accession-num&gt;&lt;urls&gt;&lt;related-urls&gt;&lt;url&gt;http://www.ncbi.nlm.nih.gov/pubmed/10514507&lt;/url&gt;&lt;/related-urls&gt;&lt;/url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8" w:tooltip="Kholodenko, 1999 #123" w:history="1">
              <w:r w:rsidR="00D9123A">
                <w:rPr>
                  <w:b/>
                  <w:bCs/>
                  <w:noProof/>
                </w:rPr>
                <w:t>Kholodenko et al, 1999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29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Grb2] + SHP2 &lt;-&gt; [pEGF-EGFR2-Grb2-SH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29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29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0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Grb2-SHP2] -&gt; [EGF-EGFR2] + Grb2 + SH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0=2.66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1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Grb2] + SOS &lt;-&gt; [pEGF-EGFR2-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1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31=0.06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Kholodenko&lt;/Author&gt;&lt;Year&gt;1999&lt;/Year&gt;&lt;RecNum&gt;123&lt;/RecNum&gt;&lt;DisplayText&gt;(Kholodenko et al, 1999)&lt;/DisplayText&gt;&lt;record&gt;&lt;rec-number&gt;123&lt;/rec-number&gt;&lt;foreign-keys&gt;&lt;key app="EN" db-id="pat0s05vsfrsv1efzvhp5ztca9vrtdvtexfv"&gt;123&lt;/key&gt;&lt;/foreign-keys&gt;&lt;ref-type name="Journal Article"&gt;17&lt;/ref-type&gt;&lt;contributors&gt;&lt;authors&gt;&lt;author&gt;Kholodenko, B. N.&lt;/author&gt;&lt;author&gt;Demin, O. V.&lt;/author&gt;&lt;author&gt;Moehren, G.&lt;/author&gt;&lt;author&gt;Hoek, J. B.&lt;/author&gt;&lt;/authors&gt;&lt;/contributors&gt;&lt;auth-address&gt;Department of Pathology, Thomas Jefferson University, Philadelphia, Pennsylvania 19107, USA. Boris.Kholodenko@mail.tju.edu&lt;/auth-address&gt;&lt;titles&gt;&lt;title&gt;Quantification of short term signaling by the epidermal growth factor receptor&lt;/title&gt;&lt;secondary-title&gt;J Biol Chem&lt;/secondary-title&gt;&lt;/titles&gt;&lt;periodical&gt;&lt;full-title&gt;J Biol Chem&lt;/full-title&gt;&lt;/periodical&gt;&lt;pages&gt;30169-81&lt;/pages&gt;&lt;volume&gt;274&lt;/volume&gt;&lt;number&gt;42&lt;/number&gt;&lt;edition&gt;1999/10/09&lt;/edition&gt;&lt;keywords&gt;&lt;keyword&gt;Animals&lt;/keyword&gt;&lt;keyword&gt;Isoenzymes/metabolism&lt;/keyword&gt;&lt;keyword&gt;Kinetics&lt;/keyword&gt;&lt;keyword&gt;Liver/cytology/drug effects/metabolism&lt;/keyword&gt;&lt;keyword&gt;Male&lt;/keyword&gt;&lt;keyword&gt;Phospholipase C gamma&lt;/keyword&gt;&lt;keyword&gt;Rats&lt;/keyword&gt;&lt;keyword&gt;Rats, Sprague-Dawley&lt;/keyword&gt;&lt;keyword&gt;Receptor, Epidermal Growth Factor/*metabolism&lt;/keyword&gt;&lt;keyword&gt;*Signal Transduction&lt;/keyword&gt;&lt;keyword&gt;Type C Phospholipases/metabolism&lt;/keyword&gt;&lt;/keywords&gt;&lt;dates&gt;&lt;year&gt;1999&lt;/year&gt;&lt;pub-dates&gt;&lt;date&gt;Oct 15&lt;/date&gt;&lt;/pub-dates&gt;&lt;/dates&gt;&lt;isbn&gt;0021-9258 (Print)&amp;#xD;0021-9258 (Linking)&lt;/isbn&gt;&lt;accession-num&gt;10514507&lt;/accession-num&gt;&lt;urls&gt;&lt;related-urls&gt;&lt;url&gt;http://www.ncbi.nlm.nih.gov/pubmed/10514507&lt;/url&gt;&lt;/related-urls&gt;&lt;/urls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8" w:tooltip="Kholodenko, 1999 #123" w:history="1">
              <w:r w:rsidR="00D9123A">
                <w:rPr>
                  <w:b/>
                  <w:bCs/>
                  <w:noProof/>
                </w:rPr>
                <w:t>Kholodenko et al, 1999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2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[Grb2-SOS] &lt;-&gt; [pEGF-EGFR2-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2=2.73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32=0.02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5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Shc-Grb2-SOS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DP] &lt;-&gt; [pEGF-EGFR2-pShc-Grb2-SOS-Ras-GD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5=202.9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35=0.18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Shc-Grb2-SOS-Ras-GDP] -&gt; [pEGF-EGFR2-pShc-Grb2-SOS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6=0.143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7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Grb2-SOS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DP] &lt;-&gt; [pEGF-EGFR2-Grb2-SOS-Ras-GD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7=202.9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37=0.18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8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Grb2-SOS-Ras-GDP] -&gt; [pEGF-EGFR2-Grb2-SOS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8=0.143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3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 -&gt;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D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39=0.000167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AP] &lt;-&gt;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-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A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0=2.85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40=0.96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-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AP] -&gt;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DP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A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1=7.76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2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AP] &lt;-&gt; [pEGF-EGFR2-Ras-GA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2=0.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42=0.0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3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Ras-GAP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 &lt;-&gt; [pEGF-EGFR2-Ras-GAP-Ras-GT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3=2.84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43=0.96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4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Ras-GAP-Ras-GTP] -&gt; [pEGF-EGFR2-Ras-GAP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D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4=7.76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5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Ras-GAP] + SHP2 &lt;-&gt; [pEGF-EGFR2-Ras-GAP-SH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5=3.11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45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Ras-GAP-SHP2] -&gt; [EGF-EGFR2]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AP] + SH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6=2.66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7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af1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 &lt;-&gt; [Raf1-Ras-GT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7=1.7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47=0.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Raf1-Ras-GTP] -&gt; Raf1active + [</w:t>
            </w:r>
            <w:proofErr w:type="spellStart"/>
            <w:r w:rsidRPr="002B5CA8">
              <w:rPr>
                <w:b/>
                <w:bCs/>
              </w:rPr>
              <w:t>Ras</w:t>
            </w:r>
            <w:proofErr w:type="spellEnd"/>
            <w:r w:rsidRPr="002B5CA8">
              <w:rPr>
                <w:b/>
                <w:bCs/>
              </w:rPr>
              <w:t>-GTP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8=0.762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4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af1active + MEK &lt;-&gt; [Raf1active-ME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49=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49=0.0183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 xml:space="preserve">[Raf1active-MEK] -&gt; Raf1active + </w:t>
            </w:r>
            <w:proofErr w:type="spellStart"/>
            <w:r w:rsidRPr="002B5CA8">
              <w:rPr>
                <w:b/>
                <w:bCs/>
              </w:rPr>
              <w:t>pMEK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K50=3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 xml:space="preserve">Huang &amp; </w:t>
              </w:r>
              <w:r w:rsidR="00D9123A">
                <w:rPr>
                  <w:b/>
                  <w:bCs/>
                  <w:noProof/>
                </w:rPr>
                <w:lastRenderedPageBreak/>
                <w:t>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>r5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Raf1active + </w:t>
            </w:r>
            <w:proofErr w:type="spellStart"/>
            <w:r w:rsidRPr="002B5CA8">
              <w:rPr>
                <w:b/>
                <w:bCs/>
              </w:rPr>
              <w:t>pMEK</w:t>
            </w:r>
            <w:proofErr w:type="spellEnd"/>
            <w:r w:rsidRPr="002B5CA8">
              <w:rPr>
                <w:b/>
                <w:bCs/>
              </w:rPr>
              <w:t xml:space="preserve"> &lt;-&gt; [Raf1active-pME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1=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51=0.0183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Raf1active-pMEK] -&gt; Raf1active + </w:t>
            </w: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2=2.9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 xml:space="preserve"> + ERK &lt;-&gt; [</w:t>
            </w: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>-ER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3=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53=0.03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4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 xml:space="preserve">-ERK] -&gt; </w:t>
            </w: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pERK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4=16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5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pERK</w:t>
            </w:r>
            <w:proofErr w:type="spellEnd"/>
            <w:r w:rsidRPr="002B5CA8">
              <w:rPr>
                <w:b/>
                <w:bCs/>
              </w:rPr>
              <w:t xml:space="preserve"> &lt;-&gt; [</w:t>
            </w:r>
            <w:proofErr w:type="spellStart"/>
            <w:r w:rsidRPr="002B5CA8">
              <w:rPr>
                <w:b/>
                <w:bCs/>
              </w:rPr>
              <w:t>ppMEK-pERK</w:t>
            </w:r>
            <w:proofErr w:type="spellEnd"/>
            <w:r w:rsidRPr="002B5CA8">
              <w:rPr>
                <w:b/>
                <w:bCs/>
              </w:rPr>
              <w:t>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5=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55=0.03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ppMEK-pERK</w:t>
            </w:r>
            <w:proofErr w:type="spellEnd"/>
            <w:r w:rsidRPr="002B5CA8">
              <w:rPr>
                <w:b/>
                <w:bCs/>
              </w:rPr>
              <w:t xml:space="preserve">] -&gt; </w:t>
            </w: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ppERK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6=5.7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7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Raf1active + </w:t>
            </w:r>
            <w:proofErr w:type="spellStart"/>
            <w:r w:rsidRPr="002B5CA8">
              <w:rPr>
                <w:b/>
                <w:bCs/>
              </w:rPr>
              <w:t>Pase</w:t>
            </w:r>
            <w:proofErr w:type="spellEnd"/>
            <w:r w:rsidRPr="002B5CA8">
              <w:rPr>
                <w:b/>
                <w:bCs/>
              </w:rPr>
              <w:t xml:space="preserve"> &lt;-&gt; [Raf1active-Pase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7=71.7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57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Raf1active-Pase] -&gt; Raf1 + </w:t>
            </w:r>
            <w:proofErr w:type="spellStart"/>
            <w:r w:rsidRPr="002B5CA8">
              <w:rPr>
                <w:b/>
                <w:bCs/>
              </w:rPr>
              <w:t>Pase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8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5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pMEK</w:t>
            </w:r>
            <w:proofErr w:type="spellEnd"/>
            <w:r w:rsidRPr="002B5CA8">
              <w:rPr>
                <w:b/>
                <w:bCs/>
              </w:rPr>
              <w:t xml:space="preserve"> + Pase2 &lt;-&gt; [ppMEK-Pase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59=14.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59=0.8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 xml:space="preserve">Schoeberl et </w:t>
              </w:r>
              <w:r w:rsidR="00D9123A">
                <w:rPr>
                  <w:b/>
                  <w:bCs/>
                  <w:noProof/>
                </w:rPr>
                <w:lastRenderedPageBreak/>
                <w:t>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>r6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pMEK-Pase2] -&gt; </w:t>
            </w:r>
            <w:proofErr w:type="spellStart"/>
            <w:r w:rsidRPr="002B5CA8">
              <w:rPr>
                <w:b/>
                <w:bCs/>
              </w:rPr>
              <w:t>pMEK</w:t>
            </w:r>
            <w:proofErr w:type="spellEnd"/>
            <w:r w:rsidRPr="002B5CA8">
              <w:rPr>
                <w:b/>
                <w:bCs/>
              </w:rPr>
              <w:t xml:space="preserve"> + Pase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0=0.058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MEK</w:t>
            </w:r>
            <w:proofErr w:type="spellEnd"/>
            <w:r w:rsidRPr="002B5CA8">
              <w:rPr>
                <w:b/>
                <w:bCs/>
              </w:rPr>
              <w:t xml:space="preserve"> + Pase2 &lt;-&gt; [pMEK-Pase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1=0.2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61=0.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MEK-Pase2] -&gt; MEK + Pase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2=0.58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pERK</w:t>
            </w:r>
            <w:proofErr w:type="spellEnd"/>
            <w:r w:rsidRPr="002B5CA8">
              <w:rPr>
                <w:b/>
                <w:bCs/>
              </w:rPr>
              <w:t xml:space="preserve"> + Pase3 &lt;-&gt; [ppERK-Pase3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3=7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63=0.6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4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pERK-Pase3] -&gt; </w:t>
            </w:r>
            <w:proofErr w:type="spellStart"/>
            <w:r w:rsidRPr="002B5CA8">
              <w:rPr>
                <w:b/>
                <w:bCs/>
              </w:rPr>
              <w:t>pERK</w:t>
            </w:r>
            <w:proofErr w:type="spellEnd"/>
            <w:r w:rsidRPr="002B5CA8">
              <w:rPr>
                <w:b/>
                <w:bCs/>
              </w:rPr>
              <w:t xml:space="preserve"> + Pase3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4=0.27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5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ERK</w:t>
            </w:r>
            <w:proofErr w:type="spellEnd"/>
            <w:r w:rsidRPr="002B5CA8">
              <w:rPr>
                <w:b/>
                <w:bCs/>
              </w:rPr>
              <w:t xml:space="preserve"> + Pase3 &lt;-&gt; [pERK-Pase3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5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65=0.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6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RK-Pase3] -&gt; ERK + Pase3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6=0.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IdWFuZzwvQXV0aG9yPjxZZWFyPjE5OTY8L1llYXI+PFJl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2" w:tooltip="Huang, 1996 #125" w:history="1">
              <w:r w:rsidR="00D9123A">
                <w:rPr>
                  <w:b/>
                  <w:bCs/>
                  <w:noProof/>
                </w:rPr>
                <w:t>Huang &amp; Ferrell, 199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80" w:tooltip="Schoeberl, 2002 #121" w:history="1">
              <w:r w:rsidR="00D9123A">
                <w:rPr>
                  <w:b/>
                  <w:bCs/>
                  <w:noProof/>
                </w:rPr>
                <w:t>Schoeberl et al, 2002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7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pERK</w:t>
            </w:r>
            <w:proofErr w:type="spellEnd"/>
            <w:r w:rsidRPr="002B5CA8">
              <w:rPr>
                <w:b/>
                <w:bCs/>
              </w:rPr>
              <w:t xml:space="preserve"> + [pEGF-EGFR2-pShc-Grb2-SOS] &lt;-&gt; [ppERK-pEGF-EGFR2-pShc-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7=8.898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67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8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pERK-pEGF-EGFR2-pShc-Grb2-SOS] -&gt; </w:t>
            </w:r>
            <w:proofErr w:type="spellStart"/>
            <w:r w:rsidRPr="002B5CA8">
              <w:rPr>
                <w:b/>
                <w:bCs/>
              </w:rPr>
              <w:t>ppERK</w:t>
            </w:r>
            <w:proofErr w:type="spellEnd"/>
            <w:r w:rsidRPr="002B5CA8">
              <w:rPr>
                <w:b/>
                <w:bCs/>
              </w:rPr>
              <w:t xml:space="preserve"> + [pEGF-EGFR2] + </w:t>
            </w:r>
            <w:proofErr w:type="spellStart"/>
            <w:r w:rsidRPr="002B5CA8">
              <w:rPr>
                <w:b/>
                <w:bCs/>
              </w:rPr>
              <w:t>pShc</w:t>
            </w:r>
            <w:proofErr w:type="spellEnd"/>
            <w:r w:rsidRPr="002B5CA8">
              <w:rPr>
                <w:b/>
                <w:bCs/>
              </w:rPr>
              <w:t xml:space="preserve"> + Grb2 + </w:t>
            </w:r>
            <w:proofErr w:type="spellStart"/>
            <w:r w:rsidRPr="002B5CA8">
              <w:rPr>
                <w:b/>
                <w:bCs/>
              </w:rPr>
              <w:t>pSOS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8=0.0426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69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pERK</w:t>
            </w:r>
            <w:proofErr w:type="spellEnd"/>
            <w:r w:rsidRPr="002B5CA8">
              <w:rPr>
                <w:b/>
                <w:bCs/>
              </w:rPr>
              <w:t xml:space="preserve"> + [pEGF-EGFR2-Grb2-SOS] &lt;-&gt; [ppERK-pEGF-EGFR2-Grb2-SOS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69=8.898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69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0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pERK-pEGF-EGFR2-Grb2-SOS] -&gt; </w:t>
            </w:r>
            <w:proofErr w:type="spellStart"/>
            <w:r w:rsidRPr="002B5CA8">
              <w:rPr>
                <w:b/>
                <w:bCs/>
              </w:rPr>
              <w:t>ppERK</w:t>
            </w:r>
            <w:proofErr w:type="spellEnd"/>
            <w:r w:rsidRPr="002B5CA8">
              <w:rPr>
                <w:b/>
                <w:bCs/>
              </w:rPr>
              <w:t xml:space="preserve"> + [pEGF-EGFR2] + Grb2 + </w:t>
            </w:r>
            <w:proofErr w:type="spellStart"/>
            <w:r w:rsidRPr="002B5CA8">
              <w:rPr>
                <w:b/>
                <w:bCs/>
              </w:rPr>
              <w:t>pSOS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0=0.0426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SOS</w:t>
            </w:r>
            <w:proofErr w:type="spellEnd"/>
            <w:r w:rsidRPr="002B5CA8">
              <w:rPr>
                <w:b/>
                <w:bCs/>
              </w:rPr>
              <w:t xml:space="preserve"> -&gt; SOS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1=0.002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</w:rPr>
                <w:t>Sasagawa et al, 2005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>r7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roEGFR</w:t>
            </w:r>
            <w:proofErr w:type="spellEnd"/>
            <w:r w:rsidRPr="002B5CA8">
              <w:rPr>
                <w:b/>
                <w:bCs/>
              </w:rPr>
              <w:t xml:space="preserve"> -&gt; EGFR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2=0.0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3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Shc-Grb2-SOS] +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&lt;-&gt; [pEGF-EGFR2-pShc-Grb2-SOS-cbl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3=0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73=0.0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4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Shc-Grb2-SOS-cbl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  <w:r w:rsidRPr="002B5CA8">
              <w:rPr>
                <w:b/>
                <w:bCs/>
              </w:rPr>
              <w:t xml:space="preserve"> &lt;-&gt; [pEGF-EGFR2-pShc-Grb2-SOS-cbl-EP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4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74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5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Shc-Grb2-SOS-cbl-EPn] -&gt;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+ [Grb2-SOS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pShc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5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Grb2-SOS] +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&lt;-&gt; [pEGF-EGFR2-Grb2-SOS-cbl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6=0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76=0.0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7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Grb2-SOS-cbl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  <w:r w:rsidRPr="002B5CA8">
              <w:rPr>
                <w:b/>
                <w:bCs/>
              </w:rPr>
              <w:t xml:space="preserve"> &lt;-&gt; [pEGF-EGFR2-Grb2-SOS-cbl-EP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7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77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8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Grb2-SOS-cbl-EPn] -&gt;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+ [Grb2-SOS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8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7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] +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&lt;-&gt; [pEGF-EGFR2-cbl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79=0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79=0.0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</w:rPr>
                <w:t>Sasagawa et al, 2005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0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cbl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  <w:r w:rsidRPr="002B5CA8">
              <w:rPr>
                <w:b/>
                <w:bCs/>
              </w:rPr>
              <w:t xml:space="preserve"> &lt;-&gt; [pEGF-EGFR2-cbl-EP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0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0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</w:rPr>
                <w:t>Sasagawa et al, 2005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1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cbl-EPn] -&gt;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1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0PC9ZZWFyPjxS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</w:rPr>
                <w:t>Sasagawa et al, 2005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PI3K &lt;-&gt; [pEGF-EGFR2-PI3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2=1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2=0.174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Vbmc8L0F1dGhvcj48WWVhcj4yMDA4PC9ZZWFyPjxSZWNO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Vbmc8L0F1dGhvcj48WWVhcj4yMDA4PC9ZZWFyPjxSZWNO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I3K] &lt;-&gt; [pEGF-EGFR2-pPI3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3=33.72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3=0.000337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Vbmc8L0F1dGhvcj48WWVhcj4yMDA4PC9ZZWFyPjxSZWNO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Vbmc8L0F1dGhvcj48WWVhcj4yMDA4PC9ZZWFyPjxSZWNO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 xml:space="preserve">; </w:t>
            </w:r>
            <w:hyperlink w:anchor="_ENREF_92" w:tooltip="Ung, 2008 #124" w:history="1">
              <w:r w:rsidR="00D9123A">
                <w:rPr>
                  <w:b/>
                  <w:bCs/>
                  <w:noProof/>
                </w:rPr>
                <w:t>Ung et al, 2008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4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PI3K] &lt;-&gt; [pEGF-EGFR2] + pPI3K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4=0.09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4=0.1764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5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TP4 + pPI3K &lt;-&gt; [TP4-pPI3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5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5=0.038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6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TP4-pPI3K] -&gt; [TP4-PI3K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6=0.59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7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TP4-PI3K] &lt;-&gt; TP4 + PI3K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7=4.7E-06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7=2.3E-06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PI3K + PIP2 &lt;-&gt; [pPI3K-PI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8=2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88=3.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8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PI3K-PIP2] -&gt; pPI3K + PIP3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89=2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Akt</w:t>
            </w:r>
            <w:proofErr w:type="spellEnd"/>
            <w:r w:rsidRPr="002B5CA8">
              <w:rPr>
                <w:b/>
                <w:bCs/>
              </w:rPr>
              <w:t xml:space="preserve"> + PIP3 &lt;-&gt; </w:t>
            </w:r>
            <w:proofErr w:type="spellStart"/>
            <w:r w:rsidRPr="002B5CA8">
              <w:rPr>
                <w:b/>
                <w:bCs/>
              </w:rPr>
              <w:t>Aktm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0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0=3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lastRenderedPageBreak/>
              <w:t>Aktm</w:t>
            </w:r>
            <w:proofErr w:type="spellEnd"/>
            <w:r w:rsidRPr="002B5CA8">
              <w:rPr>
                <w:b/>
                <w:bCs/>
              </w:rPr>
              <w:t xml:space="preserve"> + PDK1 &lt;-&gt; [Aktm-PDK1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K91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1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 xml:space="preserve">Kiyatkin et al, </w:t>
              </w:r>
              <w:r w:rsidR="00D9123A">
                <w:rPr>
                  <w:b/>
                  <w:bCs/>
                  <w:noProof/>
                </w:rPr>
                <w:lastRenderedPageBreak/>
                <w:t>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>r9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Aktm-PDK1] -&gt; [pAktm-PDK1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2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Aktm-PDK1] &lt;-&gt; </w:t>
            </w:r>
            <w:proofErr w:type="spellStart"/>
            <w:r w:rsidRPr="002B5CA8">
              <w:rPr>
                <w:b/>
                <w:bCs/>
              </w:rPr>
              <w:t>pAktm</w:t>
            </w:r>
            <w:proofErr w:type="spellEnd"/>
            <w:r w:rsidRPr="002B5CA8">
              <w:rPr>
                <w:b/>
                <w:bCs/>
              </w:rPr>
              <w:t xml:space="preserve"> + PDK1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3=0.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3=0.0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4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Aktm</w:t>
            </w:r>
            <w:proofErr w:type="spellEnd"/>
            <w:r w:rsidRPr="002B5CA8">
              <w:rPr>
                <w:b/>
                <w:bCs/>
              </w:rPr>
              <w:t xml:space="preserve"> &lt;-&gt; </w:t>
            </w:r>
            <w:proofErr w:type="spellStart"/>
            <w:r w:rsidRPr="002B5CA8">
              <w:rPr>
                <w:b/>
                <w:bCs/>
              </w:rPr>
              <w:t>pAkt</w:t>
            </w:r>
            <w:proofErr w:type="spellEnd"/>
            <w:r w:rsidRPr="002B5CA8">
              <w:rPr>
                <w:b/>
                <w:bCs/>
              </w:rPr>
              <w:t xml:space="preserve"> + PIP3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4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4=0.00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5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pAkt-Takt</w:t>
            </w:r>
            <w:proofErr w:type="spellEnd"/>
            <w:r w:rsidRPr="002B5CA8">
              <w:rPr>
                <w:b/>
                <w:bCs/>
              </w:rPr>
              <w:t>] -&gt; [</w:t>
            </w:r>
            <w:proofErr w:type="spellStart"/>
            <w:r w:rsidRPr="002B5CA8">
              <w:rPr>
                <w:b/>
                <w:bCs/>
              </w:rPr>
              <w:t>Akt-Takt</w:t>
            </w:r>
            <w:proofErr w:type="spellEnd"/>
            <w:r w:rsidRPr="002B5CA8">
              <w:rPr>
                <w:b/>
                <w:bCs/>
              </w:rPr>
              <w:t>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5=0.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6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Akt-Takt</w:t>
            </w:r>
            <w:proofErr w:type="spellEnd"/>
            <w:r w:rsidRPr="002B5CA8">
              <w:rPr>
                <w:b/>
                <w:bCs/>
              </w:rPr>
              <w:t xml:space="preserve">] &lt;-&gt; </w:t>
            </w:r>
            <w:proofErr w:type="spellStart"/>
            <w:r w:rsidRPr="002B5CA8">
              <w:rPr>
                <w:b/>
                <w:bCs/>
              </w:rPr>
              <w:t>Akt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Takt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6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6=0.00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7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Akt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Takt</w:t>
            </w:r>
            <w:proofErr w:type="spellEnd"/>
            <w:r w:rsidRPr="002B5CA8">
              <w:rPr>
                <w:b/>
                <w:bCs/>
              </w:rPr>
              <w:t xml:space="preserve"> &lt;-&gt; [</w:t>
            </w:r>
            <w:proofErr w:type="spellStart"/>
            <w:r w:rsidRPr="002B5CA8">
              <w:rPr>
                <w:b/>
                <w:bCs/>
              </w:rPr>
              <w:t>pAkt-Takt</w:t>
            </w:r>
            <w:proofErr w:type="spellEnd"/>
            <w:r w:rsidRPr="002B5CA8">
              <w:rPr>
                <w:b/>
                <w:bCs/>
              </w:rPr>
              <w:t>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7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7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8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proofErr w:type="spellStart"/>
            <w:r w:rsidRPr="002B5CA8">
              <w:rPr>
                <w:b/>
                <w:bCs/>
              </w:rPr>
              <w:t>pAktm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Takt</w:t>
            </w:r>
            <w:proofErr w:type="spellEnd"/>
            <w:r w:rsidRPr="002B5CA8">
              <w:rPr>
                <w:b/>
                <w:bCs/>
              </w:rPr>
              <w:t xml:space="preserve"> &lt;-&gt; [</w:t>
            </w:r>
            <w:proofErr w:type="spellStart"/>
            <w:r w:rsidRPr="002B5CA8">
              <w:rPr>
                <w:b/>
                <w:bCs/>
              </w:rPr>
              <w:t>pAktm-Takt</w:t>
            </w:r>
            <w:proofErr w:type="spellEnd"/>
            <w:r w:rsidRPr="002B5CA8">
              <w:rPr>
                <w:b/>
                <w:bCs/>
              </w:rPr>
              <w:t>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8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98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9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pAktm-Takt</w:t>
            </w:r>
            <w:proofErr w:type="spellEnd"/>
            <w:r w:rsidRPr="002B5CA8">
              <w:rPr>
                <w:b/>
                <w:bCs/>
              </w:rPr>
              <w:t>] -&gt; [</w:t>
            </w:r>
            <w:proofErr w:type="spellStart"/>
            <w:r w:rsidRPr="002B5CA8">
              <w:rPr>
                <w:b/>
                <w:bCs/>
              </w:rPr>
              <w:t>Aktm-Takt</w:t>
            </w:r>
            <w:proofErr w:type="spellEnd"/>
            <w:r w:rsidRPr="002B5CA8">
              <w:rPr>
                <w:b/>
                <w:bCs/>
              </w:rPr>
              <w:t>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99=0.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</w:t>
            </w:r>
            <w:proofErr w:type="spellStart"/>
            <w:r w:rsidRPr="002B5CA8">
              <w:rPr>
                <w:b/>
                <w:bCs/>
              </w:rPr>
              <w:t>Aktm-Takt</w:t>
            </w:r>
            <w:proofErr w:type="spellEnd"/>
            <w:r w:rsidRPr="002B5CA8">
              <w:rPr>
                <w:b/>
                <w:bCs/>
              </w:rPr>
              <w:t xml:space="preserve">] &lt;-&gt; </w:t>
            </w:r>
            <w:proofErr w:type="spellStart"/>
            <w:r w:rsidRPr="002B5CA8">
              <w:rPr>
                <w:b/>
                <w:bCs/>
              </w:rPr>
              <w:t>Aktm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Takt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0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0=0.00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Aktm-PDK1] + </w:t>
            </w:r>
            <w:proofErr w:type="spellStart"/>
            <w:r w:rsidRPr="002B5CA8">
              <w:rPr>
                <w:b/>
                <w:bCs/>
              </w:rPr>
              <w:t>Takt</w:t>
            </w:r>
            <w:proofErr w:type="spellEnd"/>
            <w:r w:rsidRPr="002B5CA8">
              <w:rPr>
                <w:b/>
                <w:bCs/>
              </w:rPr>
              <w:t xml:space="preserve"> &lt;-&gt; [pAktm-PDK1-Takt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1=1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1=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Aktm-PDK1-Takt] -&gt; [Aktm-PDK1-Takt]</w:t>
            </w:r>
            <w:r>
              <w:rPr>
                <w:b/>
                <w:bCs/>
              </w:rPr>
              <w:t xml:space="preserve"> 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2=0.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3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Aktm-PDK1-Takt] &lt;-&gt; [Aktm-PDK1] + </w:t>
            </w:r>
            <w:proofErr w:type="spellStart"/>
            <w:r w:rsidRPr="002B5CA8">
              <w:rPr>
                <w:b/>
                <w:bCs/>
              </w:rPr>
              <w:t>Takt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3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3=0.00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4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Raf1active + </w:t>
            </w:r>
            <w:proofErr w:type="spellStart"/>
            <w:r w:rsidRPr="002B5CA8">
              <w:rPr>
                <w:b/>
                <w:bCs/>
              </w:rPr>
              <w:t>pAkt_total</w:t>
            </w:r>
            <w:proofErr w:type="spellEnd"/>
            <w:r w:rsidRPr="002B5CA8">
              <w:rPr>
                <w:b/>
                <w:bCs/>
              </w:rPr>
              <w:t xml:space="preserve"> -&gt; pRaf1active + </w:t>
            </w:r>
            <w:proofErr w:type="spellStart"/>
            <w:r w:rsidRPr="002B5CA8">
              <w:rPr>
                <w:b/>
                <w:bCs/>
              </w:rPr>
              <w:t>pAkt_total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Kon</w:t>
            </w:r>
            <w:proofErr w:type="spellEnd"/>
            <w:r>
              <w:rPr>
                <w:b/>
                <w:bCs/>
              </w:rPr>
              <w:t>= 0.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m= 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05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Raf1active -&gt; Raf1active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5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</w:rPr>
                <w:t>Kiyatkin et al, 2006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0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STAT3c &lt;-&gt; [pEGF-EGFR2-STAT3c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6=5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6=11.74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Hsieh&lt;/Author&gt;&lt;Year&gt;2010&lt;/Year&gt;&lt;RecNum&gt;127&lt;/RecNum&gt;&lt;DisplayText&gt;(Hsieh et al, 2010)&lt;/DisplayText&gt;&lt;record&gt;&lt;rec-number&gt;127&lt;/rec-number&gt;&lt;foreign-keys&gt;&lt;key app="EN" db-id="pat0s05vsfrsv1efzvhp5ztca9vrtdvtexfv"&gt;127&lt;/key&gt;&lt;/foreign-keys&gt;&lt;ref-type name="Journal Article"&gt;17&lt;/ref-type&gt;&lt;contributors&gt;&lt;authors&gt;&lt;author&gt;Hsieh, M. Y.&lt;/author&gt;&lt;author&gt;Yang, S.&lt;/author&gt;&lt;author&gt;Raymond-Stinz, M. A.&lt;/author&gt;&lt;author&gt;Edwards, J. S.&lt;/author&gt;&lt;author&gt;Wilson, B. S.&lt;/author&gt;&lt;/authors&gt;&lt;/contributors&gt;&lt;auth-address&gt;Department of Molecular Genetics and Microbiology, University of New Mexico Health Sciences Center, Albuquerque, NM 87131, USA.&lt;/auth-address&gt;&lt;titles&gt;&lt;title&gt;Spatio-temporal modeling of signaling protein recruitment to EGFR&lt;/title&gt;&lt;secondary-title&gt;BMC Syst Biol&lt;/secondary-title&gt;&lt;/titles&gt;&lt;periodical&gt;&lt;full-title&gt;BMC Syst Biol&lt;/full-title&gt;&lt;/periodical&gt;&lt;pages&gt;57&lt;/pages&gt;&lt;volume&gt;4&lt;/volume&gt;&lt;edition&gt;2010/05/13&lt;/edition&gt;&lt;keywords&gt;&lt;keyword&gt;Cell Line, Tumor&lt;/keyword&gt;&lt;keyword&gt;Cluster Analysis&lt;/keyword&gt;&lt;keyword&gt;Combinatorial Chemistry Techniques&lt;/keyword&gt;&lt;keyword&gt;Computational Biology/*methods&lt;/keyword&gt;&lt;keyword&gt;Computer Simulation&lt;/keyword&gt;&lt;keyword&gt;Cytoplasm/metabolism&lt;/keyword&gt;&lt;keyword&gt;Humans&lt;/keyword&gt;&lt;keyword&gt;Kinetics&lt;/keyword&gt;&lt;keyword&gt;Models, Biological&lt;/keyword&gt;&lt;keyword&gt;Models, Theoretical&lt;/keyword&gt;&lt;keyword&gt;Phosphorylation&lt;/keyword&gt;&lt;keyword&gt;Receptor, Epidermal Growth Factor/*metabolism&lt;/keyword&gt;&lt;keyword&gt;Signal Transduction&lt;/keyword&gt;&lt;keyword&gt;Stochastic Processes&lt;/keyword&gt;&lt;keyword&gt;Subcellular Fractions&lt;/keyword&gt;&lt;/keywords&gt;&lt;dates&gt;&lt;year&gt;2010&lt;/year&gt;&lt;/dates&gt;&lt;isbn&gt;1752-0509 (Electronic)&amp;#xD;1752-0509 (Linking)&lt;/isbn&gt;&lt;accession-num&gt;20459599&lt;/accession-num&gt;&lt;urls&gt;&lt;related-urls&gt;&lt;url&gt;http://www.ncbi.nlm.nih.gov/pubmed/20459599&lt;/url&gt;&lt;/related-urls&gt;&lt;/urls&gt;&lt;custom2&gt;2877007&lt;/custom2&gt;&lt;electronic-resource-num&gt;1752-0509-4-57 [pii]&amp;#xD;10.1186/1752-0509-4-57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30" w:tooltip="Hsieh, 2010 #127" w:history="1">
              <w:r w:rsidR="00D9123A">
                <w:rPr>
                  <w:b/>
                  <w:bCs/>
                  <w:noProof/>
                </w:rPr>
                <w:t>Hsieh et al, 2010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>,estimation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07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-STAT3c] -&gt; [pEGF-EGFR2] + pSTAT3c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7=0.4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08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EGF-EGFR2] + pSTAT3c &lt;-&gt; [pEGF-EGFR2-pSTAT3c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8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8=0.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09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STAT3c + PP1 &lt;-&gt; [pSTAT3c-PP1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09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09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0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c-PP1] -&gt; STAT3c + PP1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0=0.00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1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STAT3c + pSTAT3c &lt;-&gt; [pSTAT3c-pSTAT3c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1=2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1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2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c-pSTAT3c] + PP1 &lt;-&gt; [pSTAT3c-pSTAT3c-PP1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2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2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3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c-pSTAT3c-PP1] -&gt; [STAT3c-pSTAT3c] + PP1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3=0.003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lastRenderedPageBreak/>
              <w:t>114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STAT3c + pSTAT3c &lt;-&gt; [STAT3c-pSTAT3c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4=0.0002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4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5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c-pSTAT3c] -&gt; [pSTAT3n-pSTAT3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5=0.0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6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STAT3n + pSTAT3n &lt;-&gt; [pSTAT3n-pSTAT3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6=20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6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7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n-pSTAT3n] + PP2 &lt;-&gt; [pSTAT3n-pSTAT3n-P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7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7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8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n-pSTAT3n-PP2] -&gt; [STAT3n-pSTAT3n] + P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8=0.0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19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STAT3n + pSTAT3n &lt;-&gt; [STAT3n-pSTAT3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19=0.0002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19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0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STAT3n + PP2 &lt;-&gt; [pSTAT3n-PP2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0=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20=0.2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1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[pSTAT3n-PP2] -&gt; STAT3n + P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1=0.0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2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STAT3n -&gt; STAT3c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2=0.0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r123</w:t>
            </w:r>
          </w:p>
        </w:tc>
        <w:tc>
          <w:tcPr>
            <w:tcW w:w="4402" w:type="dxa"/>
            <w:noWrap/>
            <w:hideMark/>
          </w:tcPr>
          <w:p w:rsidR="00D9123A" w:rsidRDefault="00D9123A" w:rsidP="0046663B">
            <w:pPr>
              <w:rPr>
                <w:b/>
                <w:bCs/>
              </w:rPr>
            </w:pPr>
          </w:p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PIP3 -&gt; PIP2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3=17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</w:rPr>
                <w:t>Yamada et al, 2003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4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STAT3c] +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&lt;-&gt; [pEGF-EGFR2-STAT3c-cbl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4=0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24=0.0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>, estimation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5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STAT3c-cbl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  <w:r w:rsidRPr="002B5CA8">
              <w:rPr>
                <w:b/>
                <w:bCs/>
              </w:rPr>
              <w:t xml:space="preserve"> &lt;-&gt; [pEGF-EGFR2-STAT3c-cbl-EP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5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25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 xml:space="preserve"> , estimation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6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STAT3c-cbl-EPn] -&gt; STAT3c +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6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 xml:space="preserve"> , estimation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7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I3K] + </w:t>
            </w:r>
            <w:proofErr w:type="spellStart"/>
            <w:r w:rsidRPr="002B5CA8">
              <w:rPr>
                <w:b/>
                <w:bCs/>
              </w:rPr>
              <w:t>cbl</w:t>
            </w:r>
            <w:proofErr w:type="spellEnd"/>
            <w:r w:rsidRPr="002B5CA8">
              <w:rPr>
                <w:b/>
                <w:bCs/>
              </w:rPr>
              <w:t xml:space="preserve"> &lt;-&gt; [pEGF-EGFR2-PI3K-cbl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7=0.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27=0.005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 xml:space="preserve"> , estimation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8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I3K-cbl]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  <w:r w:rsidRPr="002B5CA8">
              <w:rPr>
                <w:b/>
                <w:bCs/>
              </w:rPr>
              <w:t xml:space="preserve"> &lt;-&gt; [pEGF-EGFR2-PI3K-cbl-EPn]</w:t>
            </w:r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8=5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r128=0.1</w:t>
            </w:r>
          </w:p>
        </w:tc>
        <w:tc>
          <w:tcPr>
            <w:tcW w:w="1620" w:type="dxa"/>
          </w:tcPr>
          <w:p w:rsidR="00D9123A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 xml:space="preserve"> , estimation</w:t>
            </w:r>
          </w:p>
        </w:tc>
      </w:tr>
      <w:tr w:rsidR="00D9123A" w:rsidRPr="002B5CA8" w:rsidTr="0046663B">
        <w:trPr>
          <w:trHeight w:val="300"/>
        </w:trPr>
        <w:tc>
          <w:tcPr>
            <w:tcW w:w="720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>129</w:t>
            </w:r>
          </w:p>
        </w:tc>
        <w:tc>
          <w:tcPr>
            <w:tcW w:w="4402" w:type="dxa"/>
            <w:noWrap/>
            <w:hideMark/>
          </w:tcPr>
          <w:p w:rsidR="00D9123A" w:rsidRPr="002B5CA8" w:rsidRDefault="00D9123A" w:rsidP="0046663B">
            <w:pPr>
              <w:rPr>
                <w:b/>
                <w:bCs/>
              </w:rPr>
            </w:pPr>
            <w:r w:rsidRPr="002B5CA8">
              <w:rPr>
                <w:b/>
                <w:bCs/>
              </w:rPr>
              <w:t xml:space="preserve">[pEGF-EGFR2-PI3K-cbl-EPn] -&gt; PI3K + </w:t>
            </w:r>
            <w:proofErr w:type="spellStart"/>
            <w:r w:rsidRPr="002B5CA8">
              <w:rPr>
                <w:b/>
                <w:bCs/>
              </w:rPr>
              <w:t>EPn</w:t>
            </w:r>
            <w:proofErr w:type="spellEnd"/>
          </w:p>
        </w:tc>
        <w:tc>
          <w:tcPr>
            <w:tcW w:w="1628" w:type="dxa"/>
            <w:noWrap/>
            <w:hideMark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129=0.001</w:t>
            </w:r>
          </w:p>
        </w:tc>
        <w:tc>
          <w:tcPr>
            <w:tcW w:w="1620" w:type="dxa"/>
          </w:tcPr>
          <w:p w:rsidR="00D9123A" w:rsidRPr="002B5CA8" w:rsidRDefault="00D9123A" w:rsidP="0046663B">
            <w:pPr>
              <w:jc w:val="center"/>
              <w:rPr>
                <w:b/>
                <w:bCs/>
              </w:rPr>
            </w:pPr>
          </w:p>
        </w:tc>
        <w:tc>
          <w:tcPr>
            <w:tcW w:w="1620" w:type="dxa"/>
          </w:tcPr>
          <w:p w:rsidR="00D9123A" w:rsidRPr="002B5CA8" w:rsidRDefault="00CB4324" w:rsidP="0046663B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fldChar w:fldCharType="begin"/>
            </w:r>
            <w:r w:rsidR="00D9123A">
              <w:rPr>
                <w:b/>
                <w:bCs/>
              </w:rPr>
              <w:instrText xml:space="preserve"> ADDIN EN.CITE &lt;EndNote&gt;&lt;Cite&gt;&lt;Author&gt;Yamada&lt;/Author&gt;&lt;Year&gt;2004&lt;/Year&gt;&lt;RecNum&gt;120&lt;/RecNum&gt;&lt;DisplayText&gt;(Yamada et al, 2004)&lt;/DisplayText&gt;&lt;record&gt;&lt;rec-number&gt;120&lt;/rec-number&gt;&lt;foreign-keys&gt;&lt;key app="EN" db-id="pat0s05vsfrsv1efzvhp5ztca9vrtdvtexfv"&gt;120&lt;/key&gt;&lt;/foreign-keys&gt;&lt;ref-type name="Journal Article"&gt;17&lt;/ref-type&gt;&lt;contributors&gt;&lt;authors&gt;&lt;author&gt;Yamada, S.&lt;/author&gt;&lt;author&gt;Taketomi, T.&lt;/author&gt;&lt;author&gt;Yoshimura, A.&lt;/author&gt;&lt;/authors&gt;&lt;/contributors&gt;&lt;auth-address&gt;Advanced Technology R&amp;amp;D Center, Mitsubishi Electric Corporation, 8-1-1, Tsukaguchi-Honmachi, Amagasaki, 661-8661, Hyogo, Japan. Yamada.Satoshi@wrc.melco.co.jp&lt;/auth-address&gt;&lt;titles&gt;&lt;title&gt;Model analysis of difference between EGF pathway and FGF pathway&lt;/title&gt;&lt;secondary-title&gt;Biochem Biophys Res Commun&lt;/secondary-title&gt;&lt;/titles&gt;&lt;periodical&gt;&lt;full-title&gt;Biochem Biophys Res Commun&lt;/full-title&gt;&lt;/periodical&gt;&lt;pages&gt;1113-20&lt;/pages&gt;&lt;volume&gt;314&lt;/volume&gt;&lt;number&gt;4&lt;/number&gt;&lt;edition&gt;2004/01/31&lt;/edition&gt;&lt;keywords&gt;&lt;keyword&gt;Epidermal Growth Factor/*metabolism&lt;/keyword&gt;&lt;keyword&gt;Fibroblast Growth Factors/*metabolism&lt;/keyword&gt;&lt;keyword&gt;MAP Kinase Signaling System&lt;/keyword&gt;&lt;keyword&gt;*Models, Biological&lt;/keyword&gt;&lt;keyword&gt;Signal Transduction&lt;/keyword&gt;&lt;/keywords&gt;&lt;dates&gt;&lt;year&gt;2004&lt;/year&gt;&lt;pub-dates&gt;&lt;date&gt;Feb 20&lt;/date&gt;&lt;/pub-dates&gt;&lt;/dates&gt;&lt;isbn&gt;0006-291X (Print)&amp;#xD;0006-291X (Linking)&lt;/isbn&gt;&lt;accession-num&gt;14751248&lt;/accession-num&gt;&lt;urls&gt;&lt;related-urls&gt;&lt;url&gt;http://www.ncbi.nlm.nih.gov/pubmed/14751248&lt;/url&gt;&lt;/related-urls&gt;&lt;/urls&gt;&lt;electronic-resource-num&gt;S0006291X04000385 [pii]&lt;/electronic-resource-num&gt;&lt;language&gt;eng&lt;/language&gt;&lt;/record&gt;&lt;/Cite&gt;&lt;/EndNote&gt;</w:instrText>
            </w:r>
            <w:r>
              <w:rPr>
                <w:b/>
                <w:bCs/>
              </w:rPr>
              <w:fldChar w:fldCharType="separate"/>
            </w:r>
            <w:r w:rsidR="00D9123A">
              <w:rPr>
                <w:b/>
                <w:bCs/>
                <w:noProof/>
              </w:rPr>
              <w:t>(</w:t>
            </w:r>
            <w:hyperlink w:anchor="_ENREF_102" w:tooltip="Yamada, 2004 #120" w:history="1">
              <w:r w:rsidR="00D9123A">
                <w:rPr>
                  <w:b/>
                  <w:bCs/>
                  <w:noProof/>
                </w:rPr>
                <w:t>Yamada et al, 2004</w:t>
              </w:r>
            </w:hyperlink>
            <w:r w:rsidR="00D9123A">
              <w:rPr>
                <w:b/>
                <w:bCs/>
                <w:noProof/>
              </w:rPr>
              <w:t>)</w:t>
            </w:r>
            <w:r>
              <w:rPr>
                <w:b/>
                <w:bCs/>
              </w:rPr>
              <w:fldChar w:fldCharType="end"/>
            </w:r>
            <w:r w:rsidR="00D9123A">
              <w:rPr>
                <w:b/>
                <w:bCs/>
              </w:rPr>
              <w:t xml:space="preserve"> , estimation</w:t>
            </w:r>
          </w:p>
        </w:tc>
      </w:tr>
    </w:tbl>
    <w:p w:rsidR="00D9123A" w:rsidRDefault="00D9123A" w:rsidP="00D9123A">
      <w:pPr>
        <w:rPr>
          <w:b/>
          <w:bCs/>
          <w:sz w:val="32"/>
          <w:szCs w:val="32"/>
        </w:rPr>
      </w:pPr>
    </w:p>
    <w:p w:rsidR="00D9123A" w:rsidRDefault="00D9123A" w:rsidP="00D9123A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br w:type="page"/>
      </w:r>
    </w:p>
    <w:p w:rsidR="00D9123A" w:rsidRPr="00B94620" w:rsidRDefault="00D9123A" w:rsidP="00D9123A">
      <w:pPr>
        <w:rPr>
          <w:rFonts w:asciiTheme="majorBidi" w:hAnsiTheme="majorBidi" w:cstheme="majorBidi"/>
          <w:sz w:val="32"/>
          <w:szCs w:val="32"/>
        </w:rPr>
      </w:pPr>
      <w:r>
        <w:rPr>
          <w:b/>
          <w:bCs/>
          <w:sz w:val="32"/>
          <w:szCs w:val="32"/>
        </w:rPr>
        <w:lastRenderedPageBreak/>
        <w:t xml:space="preserve">2- </w:t>
      </w:r>
      <w:r w:rsidRPr="00B94620">
        <w:rPr>
          <w:b/>
          <w:bCs/>
          <w:sz w:val="32"/>
          <w:szCs w:val="32"/>
        </w:rPr>
        <w:t>rules</w:t>
      </w:r>
    </w:p>
    <w:tbl>
      <w:tblPr>
        <w:tblStyle w:val="TableGrid"/>
        <w:tblW w:w="0" w:type="auto"/>
        <w:tblLook w:val="04A0"/>
      </w:tblPr>
      <w:tblGrid>
        <w:gridCol w:w="960"/>
        <w:gridCol w:w="3648"/>
        <w:gridCol w:w="3780"/>
      </w:tblGrid>
      <w:tr w:rsidR="00D9123A" w:rsidRPr="006810D6" w:rsidTr="0046663B">
        <w:trPr>
          <w:trHeight w:val="300"/>
        </w:trPr>
        <w:tc>
          <w:tcPr>
            <w:tcW w:w="960" w:type="dxa"/>
            <w:noWrap/>
            <w:hideMark/>
          </w:tcPr>
          <w:p w:rsidR="00D9123A" w:rsidRPr="006810D6" w:rsidRDefault="00D9123A" w:rsidP="0046663B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ule1</w:t>
            </w:r>
          </w:p>
        </w:tc>
        <w:tc>
          <w:tcPr>
            <w:tcW w:w="3648" w:type="dxa"/>
            <w:noWrap/>
            <w:hideMark/>
          </w:tcPr>
          <w:p w:rsidR="00D9123A" w:rsidRPr="006810D6" w:rsidRDefault="00D9123A" w:rsidP="0046663B">
            <w:pPr>
              <w:rPr>
                <w:b/>
                <w:bCs/>
              </w:rPr>
            </w:pPr>
            <w:proofErr w:type="spellStart"/>
            <w:r w:rsidRPr="006810D6">
              <w:rPr>
                <w:b/>
                <w:bCs/>
              </w:rPr>
              <w:t>pAkt_total</w:t>
            </w:r>
            <w:proofErr w:type="spellEnd"/>
            <w:r w:rsidRPr="006810D6">
              <w:rPr>
                <w:b/>
                <w:bCs/>
              </w:rPr>
              <w:t xml:space="preserve"> = </w:t>
            </w:r>
            <w:proofErr w:type="spellStart"/>
            <w:r w:rsidRPr="006810D6">
              <w:rPr>
                <w:b/>
                <w:bCs/>
              </w:rPr>
              <w:t>pAkt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pAktm</w:t>
            </w:r>
            <w:proofErr w:type="spellEnd"/>
          </w:p>
        </w:tc>
        <w:tc>
          <w:tcPr>
            <w:tcW w:w="3780" w:type="dxa"/>
            <w:noWrap/>
            <w:hideMark/>
          </w:tcPr>
          <w:p w:rsidR="00D9123A" w:rsidRPr="006810D6" w:rsidRDefault="00D9123A" w:rsidP="0046663B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epeated</w:t>
            </w:r>
            <w:r>
              <w:rPr>
                <w:b/>
                <w:bCs/>
              </w:rPr>
              <w:t xml:space="preserve"> </w:t>
            </w:r>
            <w:r w:rsidRPr="006810D6">
              <w:rPr>
                <w:b/>
                <w:bCs/>
              </w:rPr>
              <w:t>Assignment</w:t>
            </w:r>
          </w:p>
        </w:tc>
      </w:tr>
    </w:tbl>
    <w:p w:rsidR="00D9123A" w:rsidRDefault="00D9123A" w:rsidP="00D9123A">
      <w:pPr>
        <w:rPr>
          <w:b/>
          <w:bCs/>
          <w:sz w:val="32"/>
          <w:szCs w:val="32"/>
        </w:rPr>
      </w:pPr>
    </w:p>
    <w:p w:rsidR="00D9123A" w:rsidRPr="00B94620" w:rsidRDefault="00D9123A" w:rsidP="00D9123A">
      <w:pPr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3- </w:t>
      </w:r>
      <w:r w:rsidRPr="00B94620">
        <w:rPr>
          <w:b/>
          <w:bCs/>
          <w:sz w:val="32"/>
          <w:szCs w:val="32"/>
        </w:rPr>
        <w:t>Nonzero species</w:t>
      </w:r>
      <w:r>
        <w:rPr>
          <w:b/>
          <w:bCs/>
          <w:sz w:val="32"/>
          <w:szCs w:val="32"/>
        </w:rPr>
        <w:t>:</w:t>
      </w:r>
    </w:p>
    <w:tbl>
      <w:tblPr>
        <w:tblStyle w:val="TableGrid"/>
        <w:tblW w:w="0" w:type="auto"/>
        <w:tblLook w:val="04A0"/>
      </w:tblPr>
      <w:tblGrid>
        <w:gridCol w:w="1145"/>
        <w:gridCol w:w="1757"/>
        <w:gridCol w:w="1757"/>
      </w:tblGrid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Name</w:t>
            </w:r>
          </w:p>
        </w:tc>
        <w:tc>
          <w:tcPr>
            <w:tcW w:w="1757" w:type="dxa"/>
            <w:noWrap/>
            <w:hideMark/>
          </w:tcPr>
          <w:p w:rsidR="00D9123A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Concentration</w:t>
            </w:r>
          </w:p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(</w:t>
            </w:r>
            <w:r>
              <w:rPr>
                <w:rFonts w:cstheme="minorHAnsi"/>
                <w:b/>
                <w:bCs/>
                <w:sz w:val="26"/>
                <w:szCs w:val="26"/>
              </w:rPr>
              <w:t>µ</w:t>
            </w:r>
            <w:r>
              <w:rPr>
                <w:b/>
                <w:bCs/>
                <w:sz w:val="26"/>
                <w:szCs w:val="26"/>
              </w:rPr>
              <w:t>M)</w:t>
            </w:r>
          </w:p>
        </w:tc>
        <w:tc>
          <w:tcPr>
            <w:tcW w:w="1757" w:type="dxa"/>
          </w:tcPr>
          <w:p w:rsidR="00D9123A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References</w:t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EGF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008197</w:t>
            </w:r>
          </w:p>
        </w:tc>
        <w:tc>
          <w:tcPr>
            <w:tcW w:w="1757" w:type="dxa"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-</w:t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EGFR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3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cbl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8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Shc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SHP2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Grb2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SOS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3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Ras</w:t>
            </w:r>
            <w:proofErr w:type="spellEnd"/>
            <w:r w:rsidRPr="00F64A82">
              <w:rPr>
                <w:b/>
                <w:bCs/>
                <w:sz w:val="26"/>
                <w:szCs w:val="26"/>
              </w:rPr>
              <w:t>-GDP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15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Ras</w:t>
            </w:r>
            <w:proofErr w:type="spellEnd"/>
            <w:r w:rsidRPr="00F64A82">
              <w:rPr>
                <w:b/>
                <w:bCs/>
                <w:sz w:val="26"/>
                <w:szCs w:val="26"/>
              </w:rPr>
              <w:t>-GAP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Raf1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5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MEK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68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ERK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4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Pase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5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ase2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02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ase3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002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ProEGFR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lastRenderedPageBreak/>
              <w:t>EPn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5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/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&lt;EndNote&gt;&lt;Cite&gt;&lt;Author&gt;Sasagawa&lt;/Author&gt;&lt;Year&gt;2005&lt;/Year&gt;&lt;RecNum&gt;122&lt;/RecNum&gt;&lt;DisplayText&gt;(Sasagawa et al, 2005)&lt;/DisplayText&gt;&lt;record&gt;&lt;rec-number&gt;122&lt;/rec-number&gt;&lt;foreign-keys&gt;&lt;key app="EN" db-id="pat0s05vsfrsv1efzvhp5ztca9vrtdvtexfv"&gt;122&lt;/key&gt;&lt;/foreign-keys&gt;&lt;ref-type name="Journal Article"&gt;17&lt;/ref-type&gt;&lt;contributors&gt;&lt;authors&gt;&lt;author&gt;Sasagawa, S.&lt;/author&gt;&lt;author&gt;Ozaki, Y.&lt;/author&gt;&lt;author&gt;Fujita, K.&lt;/author&gt;&lt;author&gt;Kuroda, S.&lt;/author&gt;&lt;/authors&gt;&lt;/contributors&gt;&lt;auth-address&gt;Undergraduate Program for Bioinformatics and Systems Biology, Graduate School of Information Science and Technology, University of Tokyo, 7-3-1 Hongo, Bunkyo-ku, Tokyo 113-0033, Japan.&lt;/auth-address&gt;&lt;titles&gt;&lt;title&gt;Prediction and validation of the distinct dynamics of transient and sustained ERK activation&lt;/title&gt;&lt;secondary-title&gt;Nat Cell Biol&lt;/secondary-title&gt;&lt;/titles&gt;&lt;periodical&gt;&lt;full-title&gt;Nat Cell Biol&lt;/full-title&gt;&lt;/periodical&gt;&lt;pages&gt;365-73&lt;/pages&gt;&lt;volume&gt;7&lt;/volume&gt;&lt;number&gt;4&lt;/number&gt;&lt;edition&gt;2005/03/29&lt;/edition&gt;&lt;keywords&gt;&lt;keyword&gt;Animals&lt;/keyword&gt;&lt;keyword&gt;*Computer Simulation&lt;/keyword&gt;&lt;keyword&gt;Enzyme Activation/physiology&lt;/keyword&gt;&lt;keyword&gt;Epidermal Growth Factor/metabolism&lt;/keyword&gt;&lt;keyword&gt;Extracellular Signal-Regulated MAP Kinases/*metabolism&lt;/keyword&gt;&lt;keyword&gt;Kinetics&lt;/keyword&gt;&lt;keyword&gt;*Models, Biological&lt;/keyword&gt;&lt;keyword&gt;Nerve Growth Factor/metabolism&lt;/keyword&gt;&lt;keyword&gt;PC12 Cells&lt;/keyword&gt;&lt;keyword&gt;Rats&lt;/keyword&gt;&lt;keyword&gt;Signal Transduction/physiology&lt;/keyword&gt;&lt;keyword&gt;Time Factors&lt;/keyword&gt;&lt;keyword&gt;rap1 GTP-Binding Proteins/*metabolism&lt;/keyword&gt;&lt;keyword&gt;ras Proteins/metabolism&lt;/keyword&gt;&lt;/keywords&gt;&lt;dates&gt;&lt;year&gt;2005&lt;/year&gt;&lt;pub-dates&gt;&lt;date&gt;Apr&lt;/date&gt;&lt;/pub-dates&gt;&lt;/dates&gt;&lt;isbn&gt;1465-7392 (Print)&amp;#xD;1465-7392 (Linking)&lt;/isbn&gt;&lt;accession-num&gt;15793571&lt;/accession-num&gt;&lt;urls&gt;&lt;related-urls&gt;&lt;url&gt;http://www.ncbi.nlm.nih.gov/pubmed/15793571&lt;/url&gt;&lt;/related-urls&gt;&lt;/urls&gt;&lt;electronic-resource-num&gt;ncb1233 [pii]&amp;#xD;10.1038/ncb1233&lt;/electronic-resource-num&gt;&lt;language&gt;eng&lt;/language&gt;&lt;/record&gt;&lt;/Cite&gt;&lt;/EndNote&gt;</w:instrText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79" w:tooltip="Sasagawa, 2005 #122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Sasagawa et al, 2005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I3K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2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Kiyatkin et al, 2006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TP4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2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Kiyatkin et al, 2006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IP2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5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Kiyatkin et al, 2006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Akt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Kiyatkin et al, 2006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DK1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Kiyatkin et al, 2006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proofErr w:type="spellStart"/>
            <w:r w:rsidRPr="00F64A82">
              <w:rPr>
                <w:b/>
                <w:bCs/>
                <w:sz w:val="26"/>
                <w:szCs w:val="26"/>
              </w:rPr>
              <w:t>Takt</w:t>
            </w:r>
            <w:proofErr w:type="spellEnd"/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0.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LaXlhdGtpbjwvQXV0aG9yPjxZZWFyPjIwMDY8L1llYXI+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41" w:tooltip="Kiyatkin, 2006 #119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Kiyatkin et al, 2006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STAT3c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1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Yamada et al, 2003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P1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0.</w:t>
            </w:r>
            <w:r w:rsidRPr="00F64A82">
              <w:rPr>
                <w:b/>
                <w:bCs/>
                <w:sz w:val="26"/>
                <w:szCs w:val="26"/>
              </w:rPr>
              <w:t>5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Yamada et al, 2003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 w:rsidRPr="00F64A82">
              <w:rPr>
                <w:b/>
                <w:bCs/>
                <w:sz w:val="26"/>
                <w:szCs w:val="26"/>
              </w:rPr>
              <w:t>PP2</w:t>
            </w:r>
          </w:p>
        </w:tc>
        <w:tc>
          <w:tcPr>
            <w:tcW w:w="1757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t>0.</w:t>
            </w:r>
            <w:r w:rsidRPr="00F64A82">
              <w:rPr>
                <w:b/>
                <w:bCs/>
                <w:sz w:val="26"/>
                <w:szCs w:val="26"/>
              </w:rPr>
              <w:t>6</w:t>
            </w:r>
          </w:p>
        </w:tc>
        <w:tc>
          <w:tcPr>
            <w:tcW w:w="1757" w:type="dxa"/>
          </w:tcPr>
          <w:p w:rsidR="00D9123A" w:rsidRPr="00F64A82" w:rsidRDefault="00CB4324" w:rsidP="0046663B">
            <w:pPr>
              <w:jc w:val="center"/>
              <w:rPr>
                <w:b/>
                <w:bCs/>
                <w:sz w:val="26"/>
                <w:szCs w:val="26"/>
              </w:rPr>
            </w:pP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 </w:instrText>
            </w:r>
            <w:r>
              <w:rPr>
                <w:b/>
                <w:bCs/>
                <w:sz w:val="26"/>
                <w:szCs w:val="26"/>
              </w:rPr>
              <w:fldChar w:fldCharType="begin">
                <w:fldData xml:space="preserve">PEVuZE5vdGU+PENpdGU+PEF1dGhvcj5ZYW1hZGE8L0F1dGhvcj48WWVhcj4yMDAzPC9ZZWFyPjxS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</w:fldData>
              </w:fldChar>
            </w:r>
            <w:r w:rsidR="00D9123A">
              <w:rPr>
                <w:b/>
                <w:bCs/>
                <w:sz w:val="26"/>
                <w:szCs w:val="26"/>
              </w:rPr>
              <w:instrText xml:space="preserve"> ADDIN EN.CITE.DATA </w:instrText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  <w:r>
              <w:rPr>
                <w:b/>
                <w:bCs/>
                <w:sz w:val="26"/>
                <w:szCs w:val="26"/>
              </w:rPr>
            </w:r>
            <w:r>
              <w:rPr>
                <w:b/>
                <w:bCs/>
                <w:sz w:val="26"/>
                <w:szCs w:val="26"/>
              </w:rPr>
              <w:fldChar w:fldCharType="separate"/>
            </w:r>
            <w:r w:rsidR="00D9123A">
              <w:rPr>
                <w:b/>
                <w:bCs/>
                <w:noProof/>
                <w:sz w:val="26"/>
                <w:szCs w:val="26"/>
              </w:rPr>
              <w:t>(</w:t>
            </w:r>
            <w:hyperlink w:anchor="_ENREF_101" w:tooltip="Yamada, 2003 #126" w:history="1">
              <w:r w:rsidR="00D9123A">
                <w:rPr>
                  <w:b/>
                  <w:bCs/>
                  <w:noProof/>
                  <w:sz w:val="26"/>
                  <w:szCs w:val="26"/>
                </w:rPr>
                <w:t>Yamada et al, 2003</w:t>
              </w:r>
            </w:hyperlink>
            <w:r w:rsidR="00D9123A">
              <w:rPr>
                <w:b/>
                <w:bCs/>
                <w:noProof/>
                <w:sz w:val="26"/>
                <w:szCs w:val="26"/>
              </w:rPr>
              <w:t>)</w:t>
            </w:r>
            <w:r>
              <w:rPr>
                <w:b/>
                <w:bCs/>
                <w:sz w:val="26"/>
                <w:szCs w:val="26"/>
              </w:rPr>
              <w:fldChar w:fldCharType="end"/>
            </w:r>
          </w:p>
        </w:tc>
      </w:tr>
      <w:tr w:rsidR="00D9123A" w:rsidRPr="00F64A82" w:rsidTr="0046663B">
        <w:trPr>
          <w:trHeight w:val="300"/>
        </w:trPr>
        <w:tc>
          <w:tcPr>
            <w:tcW w:w="1145" w:type="dxa"/>
            <w:noWrap/>
            <w:hideMark/>
          </w:tcPr>
          <w:p w:rsidR="00D9123A" w:rsidRPr="00F64A82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</w:p>
        </w:tc>
        <w:tc>
          <w:tcPr>
            <w:tcW w:w="1757" w:type="dxa"/>
            <w:noWrap/>
            <w:hideMark/>
          </w:tcPr>
          <w:p w:rsidR="00D9123A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</w:p>
        </w:tc>
        <w:tc>
          <w:tcPr>
            <w:tcW w:w="1757" w:type="dxa"/>
          </w:tcPr>
          <w:p w:rsidR="00D9123A" w:rsidRDefault="00D9123A" w:rsidP="0046663B">
            <w:pPr>
              <w:jc w:val="center"/>
              <w:rPr>
                <w:b/>
                <w:bCs/>
                <w:sz w:val="26"/>
                <w:szCs w:val="26"/>
              </w:rPr>
            </w:pPr>
          </w:p>
        </w:tc>
      </w:tr>
    </w:tbl>
    <w:p w:rsidR="00D9123A" w:rsidRPr="00115824" w:rsidRDefault="00CB4324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>
        <w:rPr>
          <w:b/>
          <w:bCs/>
          <w:sz w:val="26"/>
          <w:szCs w:val="26"/>
        </w:rPr>
        <w:fldChar w:fldCharType="begin"/>
      </w:r>
      <w:r w:rsidR="00D9123A">
        <w:rPr>
          <w:b/>
          <w:bCs/>
          <w:sz w:val="26"/>
          <w:szCs w:val="26"/>
        </w:rPr>
        <w:instrText xml:space="preserve"> ADDIN EN.REFLIST </w:instrText>
      </w:r>
      <w:r>
        <w:rPr>
          <w:b/>
          <w:bCs/>
          <w:sz w:val="26"/>
          <w:szCs w:val="26"/>
        </w:rPr>
        <w:fldChar w:fldCharType="separate"/>
      </w:r>
      <w:r w:rsidR="00D9123A" w:rsidRPr="00115824">
        <w:rPr>
          <w:rFonts w:ascii="Calibri" w:hAnsi="Calibri" w:cs="Calibri"/>
          <w:b/>
          <w:bCs/>
          <w:noProof/>
          <w:szCs w:val="26"/>
        </w:rPr>
        <w:t>1.</w:t>
      </w:r>
      <w:r w:rsidR="00D9123A" w:rsidRPr="00115824">
        <w:rPr>
          <w:rFonts w:ascii="Calibri" w:hAnsi="Calibri" w:cs="Calibri"/>
          <w:b/>
          <w:bCs/>
          <w:noProof/>
          <w:szCs w:val="26"/>
        </w:rPr>
        <w:tab/>
        <w:t xml:space="preserve">Yamada, S., T. Taketomi, and A. Yoshimura, </w:t>
      </w:r>
      <w:r w:rsidR="00D9123A" w:rsidRPr="00115824">
        <w:rPr>
          <w:rFonts w:ascii="Calibri" w:hAnsi="Calibri" w:cs="Calibri"/>
          <w:b/>
          <w:bCs/>
          <w:i/>
          <w:noProof/>
          <w:szCs w:val="26"/>
        </w:rPr>
        <w:t>Model analysis of difference between EGF pathway and FGF pathway.</w:t>
      </w:r>
      <w:r w:rsidR="00D9123A" w:rsidRPr="00115824">
        <w:rPr>
          <w:rFonts w:ascii="Calibri" w:hAnsi="Calibri" w:cs="Calibri"/>
          <w:b/>
          <w:bCs/>
          <w:noProof/>
          <w:szCs w:val="26"/>
        </w:rPr>
        <w:t xml:space="preserve"> Biochem Biophys Res Commun, 2004. 314(4): p. 1113-20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2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Schoeberl, B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Computational modeling of the dynamics of the MAP kinase cascade activated by surface and internalized EGF receptors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Nat Biotechnol, 2002. 20(4): p. 370-5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3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Sasagawa, S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Prediction and validation of the distinct dynamics of transient and sustained ERK activation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Nat Cell Biol, 2005. 7(4): p. 365-73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4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Kholodenko, B.N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Quantification of short term signaling by the epidermal growth factor receptor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J Biol Chem, 1999. 274(42): p. 30169-81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5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Huang, C.Y. and J.E. Ferrell, Jr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Ultrasensitivity in the mitogen-activated protein kinase cascade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Proc Natl Acad Sci U S A, 1996. 93(19): p. 10078-83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6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Ung, C.Y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Simulation of the regulation of EGFR endocytosis and EGFR-ERK signaling by endophilin-mediated RhoA-EGFR crosstalk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FEBS Lett, 2008. 582(15): p. 2283-90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7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Kiyatkin, A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Scaffolding protein Grb2-associated binder 1 sustains epidermal growth factor-induced mitogenic and survival signaling by multiple positive feedback loops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J Biol Chem, 2006. 281(29): p. 19925-38.</w:t>
      </w:r>
    </w:p>
    <w:p w:rsidR="00D9123A" w:rsidRPr="00115824" w:rsidRDefault="00D9123A" w:rsidP="00D9123A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8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Hsieh, M.Y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Spatio-temporal modeling of signaling protein recruitment to EGFR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BMC Syst Biol, 2010. 4: p. 57.</w:t>
      </w:r>
    </w:p>
    <w:p w:rsidR="00D9123A" w:rsidRPr="00115824" w:rsidRDefault="00D9123A" w:rsidP="00D9123A">
      <w:pPr>
        <w:spacing w:line="240" w:lineRule="auto"/>
        <w:ind w:left="720" w:hanging="720"/>
        <w:rPr>
          <w:rFonts w:ascii="Calibri" w:hAnsi="Calibri" w:cs="Calibri"/>
          <w:b/>
          <w:bCs/>
          <w:noProof/>
          <w:szCs w:val="26"/>
        </w:rPr>
      </w:pPr>
      <w:r w:rsidRPr="00115824">
        <w:rPr>
          <w:rFonts w:ascii="Calibri" w:hAnsi="Calibri" w:cs="Calibri"/>
          <w:b/>
          <w:bCs/>
          <w:noProof/>
          <w:szCs w:val="26"/>
        </w:rPr>
        <w:t>9.</w:t>
      </w:r>
      <w:r w:rsidRPr="00115824">
        <w:rPr>
          <w:rFonts w:ascii="Calibri" w:hAnsi="Calibri" w:cs="Calibri"/>
          <w:b/>
          <w:bCs/>
          <w:noProof/>
          <w:szCs w:val="26"/>
        </w:rPr>
        <w:tab/>
        <w:t xml:space="preserve">Yamada, S., et al., </w:t>
      </w:r>
      <w:r w:rsidRPr="00115824">
        <w:rPr>
          <w:rFonts w:ascii="Calibri" w:hAnsi="Calibri" w:cs="Calibri"/>
          <w:b/>
          <w:bCs/>
          <w:i/>
          <w:noProof/>
          <w:szCs w:val="26"/>
        </w:rPr>
        <w:t>Control mechanism of JAK/STAT signal transduction pathway.</w:t>
      </w:r>
      <w:r w:rsidRPr="00115824">
        <w:rPr>
          <w:rFonts w:ascii="Calibri" w:hAnsi="Calibri" w:cs="Calibri"/>
          <w:b/>
          <w:bCs/>
          <w:noProof/>
          <w:szCs w:val="26"/>
        </w:rPr>
        <w:t xml:space="preserve"> FEBS Lett, 2003. 534(1-3): p. 190-6.</w:t>
      </w:r>
    </w:p>
    <w:p w:rsidR="00D9123A" w:rsidRDefault="00D9123A" w:rsidP="00D9123A">
      <w:pPr>
        <w:spacing w:line="240" w:lineRule="auto"/>
        <w:rPr>
          <w:rFonts w:ascii="Calibri" w:hAnsi="Calibri" w:cs="Calibri"/>
          <w:b/>
          <w:bCs/>
          <w:noProof/>
          <w:szCs w:val="26"/>
        </w:rPr>
      </w:pPr>
    </w:p>
    <w:p w:rsidR="00AC5863" w:rsidRDefault="00CB4324" w:rsidP="00D9123A">
      <w:pPr>
        <w:tabs>
          <w:tab w:val="left" w:pos="5230"/>
        </w:tabs>
        <w:rPr>
          <w:b/>
          <w:bCs/>
          <w:sz w:val="26"/>
          <w:szCs w:val="26"/>
        </w:rPr>
      </w:pPr>
      <w:r>
        <w:rPr>
          <w:b/>
          <w:bCs/>
          <w:sz w:val="26"/>
          <w:szCs w:val="26"/>
        </w:rPr>
        <w:fldChar w:fldCharType="end"/>
      </w:r>
      <w:r w:rsidR="00D9123A">
        <w:rPr>
          <w:b/>
          <w:bCs/>
          <w:sz w:val="26"/>
          <w:szCs w:val="26"/>
        </w:rPr>
        <w:tab/>
      </w:r>
    </w:p>
    <w:p w:rsidR="00AC5863" w:rsidRPr="009912C7" w:rsidRDefault="00AC5863" w:rsidP="00AC5863">
      <w:pPr>
        <w:rPr>
          <w:rFonts w:asciiTheme="majorBidi" w:hAnsiTheme="majorBidi" w:cstheme="majorBidi"/>
          <w:b/>
          <w:bCs/>
          <w:sz w:val="44"/>
          <w:szCs w:val="44"/>
        </w:rPr>
      </w:pPr>
      <w:r>
        <w:rPr>
          <w:b/>
          <w:bCs/>
          <w:sz w:val="26"/>
          <w:szCs w:val="26"/>
        </w:rPr>
        <w:br w:type="page"/>
      </w:r>
      <w:r w:rsidRPr="009912C7">
        <w:rPr>
          <w:rFonts w:asciiTheme="majorBidi" w:hAnsiTheme="majorBidi" w:cstheme="majorBidi"/>
          <w:b/>
          <w:bCs/>
          <w:sz w:val="44"/>
          <w:szCs w:val="44"/>
        </w:rPr>
        <w:lastRenderedPageBreak/>
        <w:t xml:space="preserve">Supplementary </w:t>
      </w:r>
      <w:r>
        <w:rPr>
          <w:rFonts w:asciiTheme="majorBidi" w:hAnsiTheme="majorBidi" w:cstheme="majorBidi"/>
          <w:b/>
          <w:bCs/>
          <w:sz w:val="44"/>
          <w:szCs w:val="44"/>
        </w:rPr>
        <w:t>Table 2</w:t>
      </w:r>
    </w:p>
    <w:p w:rsidR="00AC5863" w:rsidRDefault="00AC5863" w:rsidP="00AC5863">
      <w:pPr>
        <w:rPr>
          <w:b/>
          <w:bCs/>
          <w:sz w:val="28"/>
          <w:szCs w:val="28"/>
        </w:rPr>
      </w:pPr>
      <w:r w:rsidRPr="009E2169">
        <w:rPr>
          <w:b/>
          <w:bCs/>
          <w:sz w:val="28"/>
          <w:szCs w:val="28"/>
        </w:rPr>
        <w:t>NSCLC model:</w:t>
      </w:r>
      <w:r>
        <w:rPr>
          <w:b/>
          <w:bCs/>
          <w:sz w:val="28"/>
          <w:szCs w:val="28"/>
        </w:rPr>
        <w:t xml:space="preserve"> </w:t>
      </w:r>
    </w:p>
    <w:p w:rsidR="00AC5863" w:rsidRPr="009912C7" w:rsidRDefault="00AC5863" w:rsidP="00AC5863">
      <w:pPr>
        <w:pStyle w:val="ListParagraph"/>
        <w:numPr>
          <w:ilvl w:val="0"/>
          <w:numId w:val="3"/>
        </w:numPr>
        <w:rPr>
          <w:b/>
          <w:bCs/>
          <w:sz w:val="28"/>
          <w:szCs w:val="28"/>
        </w:rPr>
      </w:pPr>
      <w:r w:rsidRPr="009912C7">
        <w:rPr>
          <w:b/>
          <w:bCs/>
          <w:sz w:val="28"/>
          <w:szCs w:val="28"/>
        </w:rPr>
        <w:t>Modified reactions</w:t>
      </w:r>
    </w:p>
    <w:p w:rsidR="00AC5863" w:rsidRPr="009E2169" w:rsidRDefault="00AC5863" w:rsidP="00AC5863">
      <w:pPr>
        <w:rPr>
          <w:rFonts w:asciiTheme="majorBidi" w:hAnsiTheme="majorBidi" w:cstheme="majorBidi"/>
          <w:sz w:val="24"/>
          <w:szCs w:val="24"/>
        </w:rPr>
      </w:pPr>
      <w:r w:rsidRPr="009E2169">
        <w:rPr>
          <w:rFonts w:asciiTheme="majorBidi" w:hAnsiTheme="majorBidi" w:cstheme="majorBidi"/>
          <w:sz w:val="24"/>
          <w:szCs w:val="24"/>
        </w:rPr>
        <w:t xml:space="preserve">Note: </w:t>
      </w:r>
      <w:proofErr w:type="spellStart"/>
      <w:r w:rsidRPr="009E2169">
        <w:rPr>
          <w:rFonts w:asciiTheme="majorBidi" w:hAnsiTheme="majorBidi" w:cstheme="majorBidi"/>
          <w:sz w:val="24"/>
          <w:szCs w:val="24"/>
        </w:rPr>
        <w:t>Michaelis</w:t>
      </w:r>
      <w:proofErr w:type="spellEnd"/>
      <w:r w:rsidRPr="009E216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9E2169">
        <w:rPr>
          <w:rFonts w:asciiTheme="majorBidi" w:hAnsiTheme="majorBidi" w:cstheme="majorBidi"/>
          <w:sz w:val="24"/>
          <w:szCs w:val="24"/>
        </w:rPr>
        <w:t>Menten</w:t>
      </w:r>
      <w:proofErr w:type="spellEnd"/>
      <w:r w:rsidRPr="009E2169">
        <w:rPr>
          <w:rFonts w:asciiTheme="majorBidi" w:hAnsiTheme="majorBidi" w:cstheme="majorBidi"/>
          <w:sz w:val="24"/>
          <w:szCs w:val="24"/>
        </w:rPr>
        <w:t xml:space="preserve"> constants are given in µM, first order rate constants in s</w:t>
      </w:r>
      <w:r w:rsidRPr="009E2169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9E2169">
        <w:rPr>
          <w:rFonts w:asciiTheme="majorBidi" w:hAnsiTheme="majorBidi" w:cstheme="majorBidi"/>
          <w:sz w:val="24"/>
          <w:szCs w:val="24"/>
        </w:rPr>
        <w:t xml:space="preserve"> and second order rate constants in µM</w:t>
      </w:r>
      <w:r w:rsidRPr="009E2169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9E2169">
        <w:rPr>
          <w:rFonts w:asciiTheme="majorBidi" w:hAnsiTheme="majorBidi" w:cstheme="majorBidi"/>
          <w:sz w:val="24"/>
          <w:szCs w:val="24"/>
        </w:rPr>
        <w:t xml:space="preserve"> s</w:t>
      </w:r>
      <w:r w:rsidRPr="009E2169">
        <w:rPr>
          <w:rFonts w:asciiTheme="majorBidi" w:hAnsiTheme="majorBidi" w:cstheme="majorBidi"/>
          <w:sz w:val="24"/>
          <w:szCs w:val="24"/>
          <w:vertAlign w:val="superscript"/>
        </w:rPr>
        <w:t>-1</w:t>
      </w:r>
    </w:p>
    <w:tbl>
      <w:tblPr>
        <w:tblStyle w:val="TableGrid"/>
        <w:tblW w:w="0" w:type="auto"/>
        <w:tblLook w:val="04A0"/>
      </w:tblPr>
      <w:tblGrid>
        <w:gridCol w:w="629"/>
        <w:gridCol w:w="4254"/>
        <w:gridCol w:w="1397"/>
        <w:gridCol w:w="1364"/>
        <w:gridCol w:w="1196"/>
      </w:tblGrid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Reaction</w:t>
            </w:r>
          </w:p>
        </w:tc>
        <w:tc>
          <w:tcPr>
            <w:tcW w:w="1970" w:type="dxa"/>
            <w:gridSpan w:val="2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Parameter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reference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3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[EGF-EGFR2] -&gt; [pEGF-EGFR2]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proofErr w:type="spellStart"/>
            <w:r w:rsidRPr="006810D6">
              <w:rPr>
                <w:b/>
                <w:bCs/>
              </w:rPr>
              <w:t>Vmax</w:t>
            </w:r>
            <w:proofErr w:type="spellEnd"/>
            <w:r>
              <w:rPr>
                <w:b/>
                <w:bCs/>
              </w:rPr>
              <w:t>=</w:t>
            </w:r>
            <w:r w:rsidRPr="006810D6">
              <w:rPr>
                <w:b/>
                <w:bCs/>
              </w:rPr>
              <w:t>0.24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m= 13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QdXJ2aXM8L0F1dGhvcj48WWVhcj4yMDA4PC9ZZWFyPjxS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QdXJ2aXM8L0F1dGhvcj48WWVhcj4yMDA4PC9ZZWFyPjxS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[</w:t>
            </w:r>
            <w:hyperlink w:anchor="_ENREF_1" w:tooltip="Purvis, 2008 #110" w:history="1">
              <w:r>
                <w:rPr>
                  <w:b/>
                  <w:bCs/>
                  <w:noProof/>
                </w:rPr>
                <w:t>1-3</w:t>
              </w:r>
            </w:hyperlink>
            <w:r>
              <w:rPr>
                <w:b/>
                <w:bCs/>
                <w:noProof/>
              </w:rPr>
              <w:t>]</w:t>
            </w:r>
            <w:r>
              <w:rPr>
                <w:b/>
                <w:bCs/>
              </w:rPr>
              <w:fldChar w:fldCharType="end"/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3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Shc-Grb2-SOS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pShc-Grb2-SOS-cbl]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3=0.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3r=</w:t>
            </w:r>
            <w:r w:rsidRPr="006810D6">
              <w:rPr>
                <w:b/>
                <w:bCs/>
              </w:rPr>
              <w:t>0.002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Estimation 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4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Shc-Grb2-SOS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pShc-Grb2-SOS-cbl-EPn]</w:t>
            </w:r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4=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4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5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Shc-Grb2-SOS-cbl-EPn] -&gt;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[Grb2-SOS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pShc</w:t>
            </w:r>
            <w:proofErr w:type="spellEnd"/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5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6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Grb2-SOS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Grb2-SOS-cbl]</w:t>
            </w:r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6=0.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6r=</w:t>
            </w:r>
            <w:r w:rsidRPr="006810D6">
              <w:rPr>
                <w:b/>
                <w:bCs/>
              </w:rPr>
              <w:t>0.002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7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Grb2-SOS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Grb2-SOS-cbl-EPn]</w:t>
            </w:r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7=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7r=0.0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8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Grb2-SOS-cbl-EPn] -&gt;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[Grb2-SOS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8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9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cbl]</w:t>
            </w:r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9=0.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79r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80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cbl-EPn]</w:t>
            </w:r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80=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80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81</w:t>
            </w:r>
          </w:p>
        </w:tc>
        <w:tc>
          <w:tcPr>
            <w:tcW w:w="4254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cbl-EPn] -&gt;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81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3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PIP3 -&gt; PIP2</w:t>
            </w:r>
            <w:r>
              <w:rPr>
                <w:b/>
                <w:bCs/>
              </w:rPr>
              <w:t xml:space="preserve"> </w:t>
            </w:r>
            <w:r w:rsidRPr="00D46E6F">
              <w:rPr>
                <w:b/>
                <w:bCs/>
                <w:color w:val="FF0000"/>
              </w:rPr>
              <w:t>(deleted in loss of PTEN )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3=17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4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STAT3c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STAT3c-cbl]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4=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4r=0.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5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STAT3c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STAT3c-cbl-EPn]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5=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5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6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STAT3c-cbl-EPn] -&gt; STAT3c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6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7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I3K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PI3K-cbl]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7=0.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7r=0.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8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I3K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PI3K-cbl-EPn]</w:t>
            </w:r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8=2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8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629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9</w:t>
            </w:r>
          </w:p>
        </w:tc>
        <w:tc>
          <w:tcPr>
            <w:tcW w:w="4254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I3K-cbl-EPn] -&gt; PI3K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K129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</w:tbl>
    <w:p w:rsidR="00AC5863" w:rsidRDefault="00AC5863" w:rsidP="00AC5863">
      <w:pPr>
        <w:rPr>
          <w:b/>
          <w:bCs/>
          <w:sz w:val="32"/>
          <w:szCs w:val="32"/>
        </w:rPr>
      </w:pPr>
    </w:p>
    <w:p w:rsidR="00AC5863" w:rsidRDefault="00AC5863" w:rsidP="00AC5863">
      <w:pPr>
        <w:rPr>
          <w:b/>
          <w:bCs/>
          <w:sz w:val="32"/>
          <w:szCs w:val="32"/>
        </w:rPr>
      </w:pPr>
    </w:p>
    <w:p w:rsidR="00AC5863" w:rsidRPr="009912C7" w:rsidRDefault="00AC5863" w:rsidP="00AC5863">
      <w:pPr>
        <w:pStyle w:val="ListParagraph"/>
        <w:numPr>
          <w:ilvl w:val="0"/>
          <w:numId w:val="3"/>
        </w:numPr>
        <w:rPr>
          <w:b/>
          <w:bCs/>
          <w:sz w:val="32"/>
          <w:szCs w:val="32"/>
        </w:rPr>
      </w:pPr>
      <w:r w:rsidRPr="009912C7">
        <w:rPr>
          <w:b/>
          <w:bCs/>
          <w:sz w:val="32"/>
          <w:szCs w:val="32"/>
        </w:rPr>
        <w:t>Nonzero modified species</w:t>
      </w:r>
    </w:p>
    <w:tbl>
      <w:tblPr>
        <w:tblStyle w:val="TableGrid"/>
        <w:tblW w:w="0" w:type="auto"/>
        <w:tblLook w:val="04A0"/>
      </w:tblPr>
      <w:tblGrid>
        <w:gridCol w:w="1002"/>
        <w:gridCol w:w="1056"/>
        <w:gridCol w:w="1200"/>
      </w:tblGrid>
      <w:tr w:rsidR="00AC5863" w:rsidRPr="006810D6" w:rsidTr="00654C0E">
        <w:trPr>
          <w:trHeight w:val="300"/>
        </w:trPr>
        <w:tc>
          <w:tcPr>
            <w:tcW w:w="1002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lastRenderedPageBreak/>
              <w:t>EGFR</w:t>
            </w:r>
          </w:p>
        </w:tc>
        <w:tc>
          <w:tcPr>
            <w:tcW w:w="1056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1</w:t>
            </w:r>
          </w:p>
        </w:tc>
        <w:tc>
          <w:tcPr>
            <w:tcW w:w="105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1002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proofErr w:type="spellStart"/>
            <w:r w:rsidRPr="006810D6">
              <w:rPr>
                <w:b/>
                <w:bCs/>
              </w:rPr>
              <w:t>Ras</w:t>
            </w:r>
            <w:proofErr w:type="spellEnd"/>
            <w:r w:rsidRPr="006810D6">
              <w:rPr>
                <w:b/>
                <w:bCs/>
              </w:rPr>
              <w:t>-GDP</w:t>
            </w:r>
          </w:p>
        </w:tc>
        <w:tc>
          <w:tcPr>
            <w:tcW w:w="1056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3</w:t>
            </w:r>
          </w:p>
        </w:tc>
        <w:tc>
          <w:tcPr>
            <w:tcW w:w="105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1002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ERK</w:t>
            </w:r>
          </w:p>
        </w:tc>
        <w:tc>
          <w:tcPr>
            <w:tcW w:w="1056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8</w:t>
            </w:r>
          </w:p>
        </w:tc>
        <w:tc>
          <w:tcPr>
            <w:tcW w:w="105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1002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PI3K</w:t>
            </w:r>
          </w:p>
        </w:tc>
        <w:tc>
          <w:tcPr>
            <w:tcW w:w="1056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4</w:t>
            </w:r>
          </w:p>
        </w:tc>
        <w:tc>
          <w:tcPr>
            <w:tcW w:w="105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1002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proofErr w:type="spellStart"/>
            <w:r w:rsidRPr="006810D6">
              <w:rPr>
                <w:b/>
                <w:bCs/>
              </w:rPr>
              <w:t>Akt</w:t>
            </w:r>
            <w:proofErr w:type="spellEnd"/>
          </w:p>
        </w:tc>
        <w:tc>
          <w:tcPr>
            <w:tcW w:w="1056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2</w:t>
            </w:r>
          </w:p>
        </w:tc>
        <w:tc>
          <w:tcPr>
            <w:tcW w:w="105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AC5863" w:rsidRPr="006810D6" w:rsidTr="00654C0E">
        <w:trPr>
          <w:trHeight w:val="300"/>
        </w:trPr>
        <w:tc>
          <w:tcPr>
            <w:tcW w:w="1002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STAT3c</w:t>
            </w:r>
          </w:p>
        </w:tc>
        <w:tc>
          <w:tcPr>
            <w:tcW w:w="1056" w:type="dxa"/>
            <w:noWrap/>
            <w:hideMark/>
          </w:tcPr>
          <w:p w:rsidR="00AC5863" w:rsidRPr="006810D6" w:rsidRDefault="00AC5863" w:rsidP="00654C0E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2</w:t>
            </w:r>
          </w:p>
        </w:tc>
        <w:tc>
          <w:tcPr>
            <w:tcW w:w="1056" w:type="dxa"/>
          </w:tcPr>
          <w:p w:rsidR="00AC5863" w:rsidRPr="006810D6" w:rsidRDefault="00AC5863" w:rsidP="00654C0E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</w:tbl>
    <w:p w:rsidR="00AC5863" w:rsidRDefault="00AC5863" w:rsidP="00AC5863">
      <w:pPr>
        <w:rPr>
          <w:b/>
          <w:bCs/>
        </w:rPr>
      </w:pPr>
    </w:p>
    <w:p w:rsidR="00AC5863" w:rsidRDefault="00AC5863" w:rsidP="00AC5863">
      <w:pPr>
        <w:rPr>
          <w:b/>
          <w:bCs/>
        </w:rPr>
      </w:pPr>
    </w:p>
    <w:p w:rsidR="00AC5863" w:rsidRPr="009E2169" w:rsidRDefault="00AC5863" w:rsidP="00AC5863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Pr="009E2169">
        <w:rPr>
          <w:rFonts w:ascii="Calibri" w:hAnsi="Calibri" w:cs="Calibri"/>
          <w:b/>
          <w:bCs/>
          <w:noProof/>
        </w:rPr>
        <w:t>1.</w:t>
      </w:r>
      <w:r w:rsidRPr="009E2169">
        <w:rPr>
          <w:rFonts w:ascii="Calibri" w:hAnsi="Calibri" w:cs="Calibri"/>
          <w:b/>
          <w:bCs/>
          <w:noProof/>
        </w:rPr>
        <w:tab/>
        <w:t xml:space="preserve">Purvis, J., V. Ilango, and R. Radhakrishnan, </w:t>
      </w:r>
      <w:r w:rsidRPr="009E2169">
        <w:rPr>
          <w:rFonts w:ascii="Calibri" w:hAnsi="Calibri" w:cs="Calibri"/>
          <w:b/>
          <w:bCs/>
          <w:i/>
          <w:noProof/>
        </w:rPr>
        <w:t>Role of network branching in eliciting differential short-term signaling responses in the hypersensitive epidermal growth factor receptor mutants implicated in lung cancer.</w:t>
      </w:r>
      <w:r w:rsidRPr="009E2169">
        <w:rPr>
          <w:rFonts w:ascii="Calibri" w:hAnsi="Calibri" w:cs="Calibri"/>
          <w:b/>
          <w:bCs/>
          <w:noProof/>
        </w:rPr>
        <w:t xml:space="preserve"> Biotechnol Prog, 2008. 24(3): p. 540-53.</w:t>
      </w:r>
    </w:p>
    <w:p w:rsidR="00AC5863" w:rsidRPr="009E2169" w:rsidRDefault="00AC5863" w:rsidP="00AC5863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</w:rPr>
      </w:pPr>
      <w:r w:rsidRPr="009E2169">
        <w:rPr>
          <w:rFonts w:ascii="Calibri" w:hAnsi="Calibri" w:cs="Calibri"/>
          <w:b/>
          <w:bCs/>
          <w:noProof/>
        </w:rPr>
        <w:t>2.</w:t>
      </w:r>
      <w:r w:rsidRPr="009E2169">
        <w:rPr>
          <w:rFonts w:ascii="Calibri" w:hAnsi="Calibri" w:cs="Calibri"/>
          <w:b/>
          <w:bCs/>
          <w:noProof/>
        </w:rPr>
        <w:tab/>
        <w:t xml:space="preserve">Fan, Y.X., et al., </w:t>
      </w:r>
      <w:r w:rsidRPr="009E2169">
        <w:rPr>
          <w:rFonts w:ascii="Calibri" w:hAnsi="Calibri" w:cs="Calibri"/>
          <w:b/>
          <w:bCs/>
          <w:i/>
          <w:noProof/>
        </w:rPr>
        <w:t>Ligand regulates epidermal growth factor receptor kinase specificity: activation increases preference for GAB1 and SHC versus autophosphorylation sites.</w:t>
      </w:r>
      <w:r w:rsidRPr="009E2169">
        <w:rPr>
          <w:rFonts w:ascii="Calibri" w:hAnsi="Calibri" w:cs="Calibri"/>
          <w:b/>
          <w:bCs/>
          <w:noProof/>
        </w:rPr>
        <w:t xml:space="preserve"> J Biol Chem, 2004. 279(37): p. 38143-50.</w:t>
      </w:r>
    </w:p>
    <w:p w:rsidR="00AC5863" w:rsidRPr="009E2169" w:rsidRDefault="00AC5863" w:rsidP="00AC5863">
      <w:pPr>
        <w:spacing w:line="240" w:lineRule="auto"/>
        <w:ind w:left="720" w:hanging="720"/>
        <w:rPr>
          <w:rFonts w:ascii="Calibri" w:hAnsi="Calibri" w:cs="Calibri"/>
          <w:b/>
          <w:bCs/>
          <w:noProof/>
        </w:rPr>
      </w:pPr>
      <w:r w:rsidRPr="009E2169">
        <w:rPr>
          <w:rFonts w:ascii="Calibri" w:hAnsi="Calibri" w:cs="Calibri"/>
          <w:b/>
          <w:bCs/>
          <w:noProof/>
        </w:rPr>
        <w:t>3.</w:t>
      </w:r>
      <w:r w:rsidRPr="009E2169">
        <w:rPr>
          <w:rFonts w:ascii="Calibri" w:hAnsi="Calibri" w:cs="Calibri"/>
          <w:b/>
          <w:bCs/>
          <w:noProof/>
        </w:rPr>
        <w:tab/>
        <w:t xml:space="preserve">Brignola, P.S., et al., </w:t>
      </w:r>
      <w:r w:rsidRPr="009E2169">
        <w:rPr>
          <w:rFonts w:ascii="Calibri" w:hAnsi="Calibri" w:cs="Calibri"/>
          <w:b/>
          <w:bCs/>
          <w:i/>
          <w:noProof/>
        </w:rPr>
        <w:t>Comparison of the biochemical and kinetic properties of the type 1 receptor tyrosine kinase intracellular domains. Demonstration of differential sensitivity to kinase inhibitors.</w:t>
      </w:r>
      <w:r w:rsidRPr="009E2169">
        <w:rPr>
          <w:rFonts w:ascii="Calibri" w:hAnsi="Calibri" w:cs="Calibri"/>
          <w:b/>
          <w:bCs/>
          <w:noProof/>
        </w:rPr>
        <w:t xml:space="preserve"> J Biol Chem, 2002. 277(2): p. 1576-85.</w:t>
      </w:r>
    </w:p>
    <w:p w:rsidR="00AC5863" w:rsidRDefault="00AC5863" w:rsidP="00AC5863">
      <w:pPr>
        <w:spacing w:line="240" w:lineRule="auto"/>
        <w:rPr>
          <w:rFonts w:ascii="Calibri" w:hAnsi="Calibri" w:cs="Calibri"/>
          <w:b/>
          <w:bCs/>
          <w:noProof/>
        </w:rPr>
      </w:pPr>
    </w:p>
    <w:p w:rsidR="00AC5863" w:rsidRDefault="00AC5863" w:rsidP="00AC5863">
      <w:r>
        <w:rPr>
          <w:b/>
          <w:bCs/>
        </w:rPr>
        <w:fldChar w:fldCharType="end"/>
      </w:r>
    </w:p>
    <w:p w:rsidR="00C01F59" w:rsidRPr="00D9123A" w:rsidRDefault="00C01F59" w:rsidP="00D9123A">
      <w:pPr>
        <w:tabs>
          <w:tab w:val="left" w:pos="5230"/>
        </w:tabs>
        <w:rPr>
          <w:b/>
          <w:bCs/>
          <w:sz w:val="26"/>
          <w:szCs w:val="26"/>
        </w:rPr>
      </w:pPr>
    </w:p>
    <w:sectPr w:rsidR="00C01F59" w:rsidRPr="00D9123A" w:rsidSect="00C01F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Zar"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B Lotus">
    <w:charset w:val="B2"/>
    <w:family w:val="auto"/>
    <w:pitch w:val="variable"/>
    <w:sig w:usb0="00002001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C050A"/>
    <w:multiLevelType w:val="hybridMultilevel"/>
    <w:tmpl w:val="E28CA900"/>
    <w:lvl w:ilvl="0" w:tplc="E528BBE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422D89"/>
    <w:multiLevelType w:val="hybridMultilevel"/>
    <w:tmpl w:val="7D14EF64"/>
    <w:lvl w:ilvl="0" w:tplc="8EEEB1B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4E0021D"/>
    <w:multiLevelType w:val="hybridMultilevel"/>
    <w:tmpl w:val="8DB865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2E96E0F"/>
    <w:multiLevelType w:val="multilevel"/>
    <w:tmpl w:val="50C2913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>
    <w:nsid w:val="3B766E06"/>
    <w:multiLevelType w:val="multilevel"/>
    <w:tmpl w:val="DC2AE13E"/>
    <w:lvl w:ilvl="0">
      <w:start w:val="1"/>
      <w:numFmt w:val="decimal"/>
      <w:lvlText w:val="%1"/>
      <w:lvlJc w:val="left"/>
      <w:pPr>
        <w:ind w:left="510" w:hanging="510"/>
      </w:pPr>
      <w:rPr>
        <w:rFonts w:ascii="B Zar" w:hAnsi="B Zar" w:cs="B Zar" w:hint="cs"/>
        <w:sz w:val="36"/>
        <w:szCs w:val="36"/>
      </w:rPr>
    </w:lvl>
    <w:lvl w:ilvl="1">
      <w:start w:val="1"/>
      <w:numFmt w:val="decimal"/>
      <w:isLgl/>
      <w:lvlText w:val="%1-%2"/>
      <w:lvlJc w:val="left"/>
      <w:pPr>
        <w:ind w:left="624" w:hanging="624"/>
      </w:pPr>
      <w:rPr>
        <w:rFonts w:ascii="B Zar" w:hAnsi="B Zar" w:cs="B Zar" w:hint="cs"/>
        <w:sz w:val="32"/>
        <w:szCs w:val="32"/>
      </w:rPr>
    </w:lvl>
    <w:lvl w:ilvl="2">
      <w:start w:val="1"/>
      <w:numFmt w:val="decimal"/>
      <w:lvlText w:val="%1-%2-%3"/>
      <w:lvlJc w:val="left"/>
      <w:pPr>
        <w:ind w:left="794" w:hanging="794"/>
      </w:pPr>
      <w:rPr>
        <w:rFonts w:ascii="B Zar" w:hAnsi="B Zar" w:cs="B Zar" w:hint="cs"/>
        <w:sz w:val="28"/>
        <w:szCs w:val="28"/>
      </w:rPr>
    </w:lvl>
    <w:lvl w:ilvl="3">
      <w:start w:val="1"/>
      <w:numFmt w:val="decimal"/>
      <w:lvlText w:val="%1-%2-%3-%4"/>
      <w:lvlJc w:val="left"/>
      <w:pPr>
        <w:ind w:left="964" w:hanging="964"/>
      </w:pPr>
      <w:rPr>
        <w:rFonts w:ascii="B Zar" w:hAnsi="B Zar" w:hint="default"/>
      </w:rPr>
    </w:lvl>
    <w:lvl w:ilvl="4">
      <w:start w:val="1"/>
      <w:numFmt w:val="decimal"/>
      <w:lvlText w:val="%1-%2-%3-%4-%5"/>
      <w:lvlJc w:val="left"/>
      <w:pPr>
        <w:ind w:left="1134" w:hanging="1134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>
    <w:nsid w:val="3C6A7353"/>
    <w:multiLevelType w:val="multilevel"/>
    <w:tmpl w:val="EDA47266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>
    <w:nsid w:val="47C8743C"/>
    <w:multiLevelType w:val="hybridMultilevel"/>
    <w:tmpl w:val="78E0A272"/>
    <w:lvl w:ilvl="0" w:tplc="9776383C">
      <w:start w:val="1"/>
      <w:numFmt w:val="decimal"/>
      <w:pStyle w:val="Ref"/>
      <w:lvlText w:val="%1."/>
      <w:lvlJc w:val="left"/>
      <w:pPr>
        <w:ind w:left="786" w:hanging="360"/>
      </w:pPr>
      <w:rPr>
        <w:b w:val="0"/>
        <w:bCs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6"/>
  </w:num>
  <w:num w:numId="3">
    <w:abstractNumId w:val="0"/>
  </w:num>
  <w:num w:numId="4">
    <w:abstractNumId w:val="1"/>
  </w:num>
  <w:num w:numId="5">
    <w:abstractNumId w:val="3"/>
  </w:num>
  <w:num w:numId="6">
    <w:abstractNumId w:val="5"/>
  </w:num>
  <w:num w:numId="7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6"/>
  <w:proofState w:spelling="clean"/>
  <w:defaultTabStop w:val="720"/>
  <w:characterSpacingControl w:val="doNotCompress"/>
  <w:compat/>
  <w:rsids>
    <w:rsidRoot w:val="00D9123A"/>
    <w:rsid w:val="00004439"/>
    <w:rsid w:val="0001113A"/>
    <w:rsid w:val="000115A5"/>
    <w:rsid w:val="00012029"/>
    <w:rsid w:val="000129E1"/>
    <w:rsid w:val="00021239"/>
    <w:rsid w:val="00024278"/>
    <w:rsid w:val="00025902"/>
    <w:rsid w:val="0002666A"/>
    <w:rsid w:val="00027E85"/>
    <w:rsid w:val="00030B4F"/>
    <w:rsid w:val="0004063F"/>
    <w:rsid w:val="0004223A"/>
    <w:rsid w:val="000529AF"/>
    <w:rsid w:val="0005480E"/>
    <w:rsid w:val="00055FA2"/>
    <w:rsid w:val="00056FB5"/>
    <w:rsid w:val="000620B8"/>
    <w:rsid w:val="00066987"/>
    <w:rsid w:val="00070BAF"/>
    <w:rsid w:val="00071524"/>
    <w:rsid w:val="00075E0D"/>
    <w:rsid w:val="000774A4"/>
    <w:rsid w:val="00082CFB"/>
    <w:rsid w:val="00085E5D"/>
    <w:rsid w:val="0009177F"/>
    <w:rsid w:val="0009307F"/>
    <w:rsid w:val="000A0454"/>
    <w:rsid w:val="000A0621"/>
    <w:rsid w:val="000A2F99"/>
    <w:rsid w:val="000A3900"/>
    <w:rsid w:val="000A5BD0"/>
    <w:rsid w:val="000B2B0A"/>
    <w:rsid w:val="000B2D63"/>
    <w:rsid w:val="000B326F"/>
    <w:rsid w:val="000B4027"/>
    <w:rsid w:val="000B537B"/>
    <w:rsid w:val="000C46BF"/>
    <w:rsid w:val="000C4909"/>
    <w:rsid w:val="000C722D"/>
    <w:rsid w:val="000D0996"/>
    <w:rsid w:val="000D0FE7"/>
    <w:rsid w:val="000D23F1"/>
    <w:rsid w:val="000E1654"/>
    <w:rsid w:val="000E40A4"/>
    <w:rsid w:val="000E5AE5"/>
    <w:rsid w:val="000E77B1"/>
    <w:rsid w:val="000E7FC8"/>
    <w:rsid w:val="000F088B"/>
    <w:rsid w:val="000F546C"/>
    <w:rsid w:val="00100519"/>
    <w:rsid w:val="00102521"/>
    <w:rsid w:val="00111E0A"/>
    <w:rsid w:val="001136A2"/>
    <w:rsid w:val="00115810"/>
    <w:rsid w:val="00116227"/>
    <w:rsid w:val="00117BC0"/>
    <w:rsid w:val="001221A6"/>
    <w:rsid w:val="00123A61"/>
    <w:rsid w:val="001310B6"/>
    <w:rsid w:val="00133C20"/>
    <w:rsid w:val="00134281"/>
    <w:rsid w:val="0013469D"/>
    <w:rsid w:val="00136C29"/>
    <w:rsid w:val="001370B5"/>
    <w:rsid w:val="00142B3D"/>
    <w:rsid w:val="001474FE"/>
    <w:rsid w:val="001538F5"/>
    <w:rsid w:val="00154375"/>
    <w:rsid w:val="00154746"/>
    <w:rsid w:val="00156F7A"/>
    <w:rsid w:val="0015702C"/>
    <w:rsid w:val="001615B7"/>
    <w:rsid w:val="0016237D"/>
    <w:rsid w:val="00162396"/>
    <w:rsid w:val="00163692"/>
    <w:rsid w:val="00163EAD"/>
    <w:rsid w:val="0016542E"/>
    <w:rsid w:val="001713CB"/>
    <w:rsid w:val="00172611"/>
    <w:rsid w:val="00173C66"/>
    <w:rsid w:val="00174F5C"/>
    <w:rsid w:val="00176897"/>
    <w:rsid w:val="001776A8"/>
    <w:rsid w:val="00177F78"/>
    <w:rsid w:val="00181EE7"/>
    <w:rsid w:val="001828B9"/>
    <w:rsid w:val="00182940"/>
    <w:rsid w:val="00183DAA"/>
    <w:rsid w:val="00185520"/>
    <w:rsid w:val="00185879"/>
    <w:rsid w:val="0018754F"/>
    <w:rsid w:val="001903A6"/>
    <w:rsid w:val="0019570C"/>
    <w:rsid w:val="0019756B"/>
    <w:rsid w:val="001A1508"/>
    <w:rsid w:val="001A1B40"/>
    <w:rsid w:val="001A1D0F"/>
    <w:rsid w:val="001A2BFD"/>
    <w:rsid w:val="001A495B"/>
    <w:rsid w:val="001A576C"/>
    <w:rsid w:val="001A5DD3"/>
    <w:rsid w:val="001A705C"/>
    <w:rsid w:val="001B0CDE"/>
    <w:rsid w:val="001B1830"/>
    <w:rsid w:val="001B69F7"/>
    <w:rsid w:val="001C297F"/>
    <w:rsid w:val="001C35AD"/>
    <w:rsid w:val="001C54B6"/>
    <w:rsid w:val="001C7C1C"/>
    <w:rsid w:val="001D3DA7"/>
    <w:rsid w:val="001D5E88"/>
    <w:rsid w:val="001D7ACA"/>
    <w:rsid w:val="001E11A8"/>
    <w:rsid w:val="001E49AD"/>
    <w:rsid w:val="001F1D8A"/>
    <w:rsid w:val="001F6EBE"/>
    <w:rsid w:val="0020076B"/>
    <w:rsid w:val="002011A4"/>
    <w:rsid w:val="002048C0"/>
    <w:rsid w:val="0020524B"/>
    <w:rsid w:val="0020774F"/>
    <w:rsid w:val="00210163"/>
    <w:rsid w:val="00217182"/>
    <w:rsid w:val="00217210"/>
    <w:rsid w:val="0021758E"/>
    <w:rsid w:val="0021794F"/>
    <w:rsid w:val="00225865"/>
    <w:rsid w:val="002265B9"/>
    <w:rsid w:val="002306C8"/>
    <w:rsid w:val="00230C33"/>
    <w:rsid w:val="002334FD"/>
    <w:rsid w:val="00234732"/>
    <w:rsid w:val="00235092"/>
    <w:rsid w:val="002353EB"/>
    <w:rsid w:val="00236371"/>
    <w:rsid w:val="002368C4"/>
    <w:rsid w:val="0024199B"/>
    <w:rsid w:val="00241B7B"/>
    <w:rsid w:val="002471AF"/>
    <w:rsid w:val="00251F38"/>
    <w:rsid w:val="002538B4"/>
    <w:rsid w:val="00261B83"/>
    <w:rsid w:val="00265A55"/>
    <w:rsid w:val="002663FD"/>
    <w:rsid w:val="002721BA"/>
    <w:rsid w:val="0027273D"/>
    <w:rsid w:val="002762FA"/>
    <w:rsid w:val="0028257A"/>
    <w:rsid w:val="002830EB"/>
    <w:rsid w:val="002834C4"/>
    <w:rsid w:val="00284FC4"/>
    <w:rsid w:val="002856E4"/>
    <w:rsid w:val="002914A2"/>
    <w:rsid w:val="00293612"/>
    <w:rsid w:val="0029490D"/>
    <w:rsid w:val="00296713"/>
    <w:rsid w:val="0029745B"/>
    <w:rsid w:val="00297AB0"/>
    <w:rsid w:val="002A0141"/>
    <w:rsid w:val="002A5441"/>
    <w:rsid w:val="002A71CD"/>
    <w:rsid w:val="002B22AE"/>
    <w:rsid w:val="002B7A9E"/>
    <w:rsid w:val="002C0439"/>
    <w:rsid w:val="002C1A96"/>
    <w:rsid w:val="002C7F73"/>
    <w:rsid w:val="002D0352"/>
    <w:rsid w:val="002D05F2"/>
    <w:rsid w:val="002D0FBA"/>
    <w:rsid w:val="002D4619"/>
    <w:rsid w:val="002D7AE8"/>
    <w:rsid w:val="002E3412"/>
    <w:rsid w:val="002E4D0A"/>
    <w:rsid w:val="002E6C8F"/>
    <w:rsid w:val="002E75CC"/>
    <w:rsid w:val="002F0BD9"/>
    <w:rsid w:val="002F27C4"/>
    <w:rsid w:val="002F3F46"/>
    <w:rsid w:val="002F4768"/>
    <w:rsid w:val="003014F6"/>
    <w:rsid w:val="00303D81"/>
    <w:rsid w:val="00306574"/>
    <w:rsid w:val="00311D93"/>
    <w:rsid w:val="003149A5"/>
    <w:rsid w:val="00316331"/>
    <w:rsid w:val="003175F6"/>
    <w:rsid w:val="00320B30"/>
    <w:rsid w:val="00320B59"/>
    <w:rsid w:val="00322339"/>
    <w:rsid w:val="00323C07"/>
    <w:rsid w:val="00326A1E"/>
    <w:rsid w:val="003319FC"/>
    <w:rsid w:val="0033709F"/>
    <w:rsid w:val="0034017C"/>
    <w:rsid w:val="0034069A"/>
    <w:rsid w:val="00345141"/>
    <w:rsid w:val="00354827"/>
    <w:rsid w:val="00356691"/>
    <w:rsid w:val="00360E9E"/>
    <w:rsid w:val="00361024"/>
    <w:rsid w:val="00365508"/>
    <w:rsid w:val="00371EE9"/>
    <w:rsid w:val="0037305B"/>
    <w:rsid w:val="00373A48"/>
    <w:rsid w:val="00377051"/>
    <w:rsid w:val="0038006A"/>
    <w:rsid w:val="003804BC"/>
    <w:rsid w:val="00384FD9"/>
    <w:rsid w:val="00385448"/>
    <w:rsid w:val="00385BF2"/>
    <w:rsid w:val="00386047"/>
    <w:rsid w:val="003921A0"/>
    <w:rsid w:val="003A361B"/>
    <w:rsid w:val="003A5506"/>
    <w:rsid w:val="003C00A5"/>
    <w:rsid w:val="003C37CD"/>
    <w:rsid w:val="003C6DA2"/>
    <w:rsid w:val="003C7731"/>
    <w:rsid w:val="003D0E86"/>
    <w:rsid w:val="003D24A8"/>
    <w:rsid w:val="003E2294"/>
    <w:rsid w:val="003F1272"/>
    <w:rsid w:val="003F2961"/>
    <w:rsid w:val="003F64DF"/>
    <w:rsid w:val="00402FF7"/>
    <w:rsid w:val="00404257"/>
    <w:rsid w:val="00405EFE"/>
    <w:rsid w:val="00406BF8"/>
    <w:rsid w:val="004077FE"/>
    <w:rsid w:val="00407BA1"/>
    <w:rsid w:val="004151D7"/>
    <w:rsid w:val="00415E6C"/>
    <w:rsid w:val="00416BE1"/>
    <w:rsid w:val="00416FEF"/>
    <w:rsid w:val="00421BEF"/>
    <w:rsid w:val="0042275D"/>
    <w:rsid w:val="004263EE"/>
    <w:rsid w:val="004276D8"/>
    <w:rsid w:val="00437538"/>
    <w:rsid w:val="00443D70"/>
    <w:rsid w:val="00446DF7"/>
    <w:rsid w:val="0045219F"/>
    <w:rsid w:val="004549D2"/>
    <w:rsid w:val="00461000"/>
    <w:rsid w:val="00463FB2"/>
    <w:rsid w:val="0046588F"/>
    <w:rsid w:val="00471DCE"/>
    <w:rsid w:val="00473F8F"/>
    <w:rsid w:val="004815DF"/>
    <w:rsid w:val="00482A5D"/>
    <w:rsid w:val="004837EF"/>
    <w:rsid w:val="00485418"/>
    <w:rsid w:val="00487581"/>
    <w:rsid w:val="00487F92"/>
    <w:rsid w:val="004910B3"/>
    <w:rsid w:val="004932FE"/>
    <w:rsid w:val="00496BBE"/>
    <w:rsid w:val="00497517"/>
    <w:rsid w:val="004A068A"/>
    <w:rsid w:val="004A2D00"/>
    <w:rsid w:val="004A5656"/>
    <w:rsid w:val="004B0192"/>
    <w:rsid w:val="004B087A"/>
    <w:rsid w:val="004C3670"/>
    <w:rsid w:val="004C6E23"/>
    <w:rsid w:val="004C75B4"/>
    <w:rsid w:val="004D253F"/>
    <w:rsid w:val="004D3D0F"/>
    <w:rsid w:val="004D46CE"/>
    <w:rsid w:val="004E1B37"/>
    <w:rsid w:val="004E2697"/>
    <w:rsid w:val="004E457E"/>
    <w:rsid w:val="004E73F4"/>
    <w:rsid w:val="004F0851"/>
    <w:rsid w:val="004F1625"/>
    <w:rsid w:val="004F1E41"/>
    <w:rsid w:val="004F6C75"/>
    <w:rsid w:val="004F7227"/>
    <w:rsid w:val="004F7722"/>
    <w:rsid w:val="00507177"/>
    <w:rsid w:val="005071F6"/>
    <w:rsid w:val="00511CCE"/>
    <w:rsid w:val="0051367B"/>
    <w:rsid w:val="005141DA"/>
    <w:rsid w:val="005146ED"/>
    <w:rsid w:val="00516941"/>
    <w:rsid w:val="00517BCA"/>
    <w:rsid w:val="0052141F"/>
    <w:rsid w:val="005241FA"/>
    <w:rsid w:val="0053135F"/>
    <w:rsid w:val="00533963"/>
    <w:rsid w:val="00536430"/>
    <w:rsid w:val="0054088F"/>
    <w:rsid w:val="00550682"/>
    <w:rsid w:val="00552CF6"/>
    <w:rsid w:val="00553C54"/>
    <w:rsid w:val="00555BF7"/>
    <w:rsid w:val="005575EB"/>
    <w:rsid w:val="00562605"/>
    <w:rsid w:val="00563753"/>
    <w:rsid w:val="00564DFF"/>
    <w:rsid w:val="00565372"/>
    <w:rsid w:val="00566273"/>
    <w:rsid w:val="00567F84"/>
    <w:rsid w:val="005700C4"/>
    <w:rsid w:val="005744A1"/>
    <w:rsid w:val="005752E3"/>
    <w:rsid w:val="00575858"/>
    <w:rsid w:val="00584F38"/>
    <w:rsid w:val="00585EA3"/>
    <w:rsid w:val="005877FE"/>
    <w:rsid w:val="005878CC"/>
    <w:rsid w:val="00592E93"/>
    <w:rsid w:val="00597581"/>
    <w:rsid w:val="005B64E1"/>
    <w:rsid w:val="005B764C"/>
    <w:rsid w:val="005C2B67"/>
    <w:rsid w:val="005C4F16"/>
    <w:rsid w:val="005D16C0"/>
    <w:rsid w:val="005D2405"/>
    <w:rsid w:val="005D24D5"/>
    <w:rsid w:val="005D2F7C"/>
    <w:rsid w:val="005D5DAD"/>
    <w:rsid w:val="005E061E"/>
    <w:rsid w:val="005E0AE1"/>
    <w:rsid w:val="005E2F05"/>
    <w:rsid w:val="005E30F0"/>
    <w:rsid w:val="005E5FBD"/>
    <w:rsid w:val="005E6B8D"/>
    <w:rsid w:val="005E7093"/>
    <w:rsid w:val="005F04D7"/>
    <w:rsid w:val="005F43E5"/>
    <w:rsid w:val="005F506D"/>
    <w:rsid w:val="005F54E0"/>
    <w:rsid w:val="005F61E8"/>
    <w:rsid w:val="005F67A8"/>
    <w:rsid w:val="005F69FA"/>
    <w:rsid w:val="005F6ADB"/>
    <w:rsid w:val="00600864"/>
    <w:rsid w:val="00603138"/>
    <w:rsid w:val="00603961"/>
    <w:rsid w:val="00607006"/>
    <w:rsid w:val="00610416"/>
    <w:rsid w:val="00610713"/>
    <w:rsid w:val="00612A1E"/>
    <w:rsid w:val="00621920"/>
    <w:rsid w:val="00630534"/>
    <w:rsid w:val="00632AEC"/>
    <w:rsid w:val="00632D64"/>
    <w:rsid w:val="00632E74"/>
    <w:rsid w:val="0063357C"/>
    <w:rsid w:val="00633D28"/>
    <w:rsid w:val="006364B8"/>
    <w:rsid w:val="0063767F"/>
    <w:rsid w:val="00640A3F"/>
    <w:rsid w:val="0064357B"/>
    <w:rsid w:val="00643C42"/>
    <w:rsid w:val="00644D98"/>
    <w:rsid w:val="00644F2C"/>
    <w:rsid w:val="0064662F"/>
    <w:rsid w:val="006500BF"/>
    <w:rsid w:val="00650FFC"/>
    <w:rsid w:val="00652230"/>
    <w:rsid w:val="006524F1"/>
    <w:rsid w:val="00653643"/>
    <w:rsid w:val="00653F15"/>
    <w:rsid w:val="006569B7"/>
    <w:rsid w:val="00656A7E"/>
    <w:rsid w:val="006626B2"/>
    <w:rsid w:val="0066482A"/>
    <w:rsid w:val="00671E75"/>
    <w:rsid w:val="00675A70"/>
    <w:rsid w:val="00676A63"/>
    <w:rsid w:val="00676A85"/>
    <w:rsid w:val="00682906"/>
    <w:rsid w:val="00692097"/>
    <w:rsid w:val="00693802"/>
    <w:rsid w:val="00696D06"/>
    <w:rsid w:val="006B0108"/>
    <w:rsid w:val="006B0A61"/>
    <w:rsid w:val="006B1677"/>
    <w:rsid w:val="006B1F89"/>
    <w:rsid w:val="006B204A"/>
    <w:rsid w:val="006B295A"/>
    <w:rsid w:val="006B3FFC"/>
    <w:rsid w:val="006B5597"/>
    <w:rsid w:val="006C1DFB"/>
    <w:rsid w:val="006C4157"/>
    <w:rsid w:val="006D03B2"/>
    <w:rsid w:val="006D7DCB"/>
    <w:rsid w:val="006E03D8"/>
    <w:rsid w:val="006E50E3"/>
    <w:rsid w:val="006E5F18"/>
    <w:rsid w:val="006F0000"/>
    <w:rsid w:val="006F2BEE"/>
    <w:rsid w:val="006F3077"/>
    <w:rsid w:val="006F3A48"/>
    <w:rsid w:val="006F4CE5"/>
    <w:rsid w:val="006F5A77"/>
    <w:rsid w:val="007003C9"/>
    <w:rsid w:val="00703119"/>
    <w:rsid w:val="0071174E"/>
    <w:rsid w:val="0071481E"/>
    <w:rsid w:val="00715A12"/>
    <w:rsid w:val="00720414"/>
    <w:rsid w:val="007210C0"/>
    <w:rsid w:val="00730301"/>
    <w:rsid w:val="0073040C"/>
    <w:rsid w:val="00730927"/>
    <w:rsid w:val="00730EE2"/>
    <w:rsid w:val="00733D02"/>
    <w:rsid w:val="0073545D"/>
    <w:rsid w:val="00735B0B"/>
    <w:rsid w:val="00740C9D"/>
    <w:rsid w:val="00745EBE"/>
    <w:rsid w:val="00747724"/>
    <w:rsid w:val="00750317"/>
    <w:rsid w:val="007505B4"/>
    <w:rsid w:val="00752457"/>
    <w:rsid w:val="00765D30"/>
    <w:rsid w:val="00766FFF"/>
    <w:rsid w:val="00770098"/>
    <w:rsid w:val="0077131F"/>
    <w:rsid w:val="0077165A"/>
    <w:rsid w:val="00772DD2"/>
    <w:rsid w:val="00773F4A"/>
    <w:rsid w:val="0077401C"/>
    <w:rsid w:val="00777B1C"/>
    <w:rsid w:val="007829C5"/>
    <w:rsid w:val="00784770"/>
    <w:rsid w:val="007847E2"/>
    <w:rsid w:val="007858D3"/>
    <w:rsid w:val="007865D4"/>
    <w:rsid w:val="0079156C"/>
    <w:rsid w:val="00792205"/>
    <w:rsid w:val="00792D68"/>
    <w:rsid w:val="007949AB"/>
    <w:rsid w:val="00796C69"/>
    <w:rsid w:val="007A19B8"/>
    <w:rsid w:val="007A3088"/>
    <w:rsid w:val="007A37F2"/>
    <w:rsid w:val="007B0D66"/>
    <w:rsid w:val="007B0DAA"/>
    <w:rsid w:val="007C2758"/>
    <w:rsid w:val="007C6584"/>
    <w:rsid w:val="007D482C"/>
    <w:rsid w:val="007D4BAD"/>
    <w:rsid w:val="007D6237"/>
    <w:rsid w:val="007E0011"/>
    <w:rsid w:val="007E0A0A"/>
    <w:rsid w:val="007E1A81"/>
    <w:rsid w:val="007E2C35"/>
    <w:rsid w:val="007E30DF"/>
    <w:rsid w:val="007E4C75"/>
    <w:rsid w:val="007E50DC"/>
    <w:rsid w:val="007F774C"/>
    <w:rsid w:val="007F7E73"/>
    <w:rsid w:val="00800F77"/>
    <w:rsid w:val="00801FA5"/>
    <w:rsid w:val="00802CA4"/>
    <w:rsid w:val="00802F31"/>
    <w:rsid w:val="00804032"/>
    <w:rsid w:val="008040C1"/>
    <w:rsid w:val="008057AB"/>
    <w:rsid w:val="00805A04"/>
    <w:rsid w:val="00807603"/>
    <w:rsid w:val="008079F4"/>
    <w:rsid w:val="00807CD6"/>
    <w:rsid w:val="008125CB"/>
    <w:rsid w:val="00816520"/>
    <w:rsid w:val="00817041"/>
    <w:rsid w:val="008176C5"/>
    <w:rsid w:val="00821012"/>
    <w:rsid w:val="00825065"/>
    <w:rsid w:val="00826789"/>
    <w:rsid w:val="00830E7D"/>
    <w:rsid w:val="00831A45"/>
    <w:rsid w:val="00834E46"/>
    <w:rsid w:val="008352E5"/>
    <w:rsid w:val="0083710D"/>
    <w:rsid w:val="00837ACF"/>
    <w:rsid w:val="00840900"/>
    <w:rsid w:val="0084334C"/>
    <w:rsid w:val="0084599F"/>
    <w:rsid w:val="00856335"/>
    <w:rsid w:val="008577D3"/>
    <w:rsid w:val="00862D79"/>
    <w:rsid w:val="00865706"/>
    <w:rsid w:val="008772AC"/>
    <w:rsid w:val="0087759C"/>
    <w:rsid w:val="00877BC9"/>
    <w:rsid w:val="008801A7"/>
    <w:rsid w:val="00882164"/>
    <w:rsid w:val="00884286"/>
    <w:rsid w:val="008919CE"/>
    <w:rsid w:val="00893240"/>
    <w:rsid w:val="00893E52"/>
    <w:rsid w:val="008953AF"/>
    <w:rsid w:val="00897B90"/>
    <w:rsid w:val="008A2781"/>
    <w:rsid w:val="008A627F"/>
    <w:rsid w:val="008A6952"/>
    <w:rsid w:val="008A7A12"/>
    <w:rsid w:val="008B19F4"/>
    <w:rsid w:val="008B23C1"/>
    <w:rsid w:val="008B3CC2"/>
    <w:rsid w:val="008C2939"/>
    <w:rsid w:val="008C41F0"/>
    <w:rsid w:val="008D1A30"/>
    <w:rsid w:val="008D4443"/>
    <w:rsid w:val="008D5093"/>
    <w:rsid w:val="008D58A7"/>
    <w:rsid w:val="008E0327"/>
    <w:rsid w:val="008E27EA"/>
    <w:rsid w:val="008E3DA3"/>
    <w:rsid w:val="008E4311"/>
    <w:rsid w:val="008E4767"/>
    <w:rsid w:val="008E5AA2"/>
    <w:rsid w:val="008F0014"/>
    <w:rsid w:val="008F012F"/>
    <w:rsid w:val="008F20DF"/>
    <w:rsid w:val="008F27F8"/>
    <w:rsid w:val="008F56DE"/>
    <w:rsid w:val="008F6E6F"/>
    <w:rsid w:val="00901284"/>
    <w:rsid w:val="00906B25"/>
    <w:rsid w:val="00913DBF"/>
    <w:rsid w:val="00915370"/>
    <w:rsid w:val="00916064"/>
    <w:rsid w:val="009174F7"/>
    <w:rsid w:val="00920212"/>
    <w:rsid w:val="00921F0E"/>
    <w:rsid w:val="00922E3F"/>
    <w:rsid w:val="009249F0"/>
    <w:rsid w:val="009278C9"/>
    <w:rsid w:val="009323D7"/>
    <w:rsid w:val="009329DF"/>
    <w:rsid w:val="00940C84"/>
    <w:rsid w:val="00942935"/>
    <w:rsid w:val="009436DC"/>
    <w:rsid w:val="00943E7A"/>
    <w:rsid w:val="00943EE6"/>
    <w:rsid w:val="00946C56"/>
    <w:rsid w:val="00951C87"/>
    <w:rsid w:val="0095309D"/>
    <w:rsid w:val="0096506B"/>
    <w:rsid w:val="00967C94"/>
    <w:rsid w:val="00974BD6"/>
    <w:rsid w:val="00981624"/>
    <w:rsid w:val="00981F88"/>
    <w:rsid w:val="00981FA9"/>
    <w:rsid w:val="0098749A"/>
    <w:rsid w:val="009878E6"/>
    <w:rsid w:val="009941BF"/>
    <w:rsid w:val="009A336D"/>
    <w:rsid w:val="009A45A0"/>
    <w:rsid w:val="009A79F4"/>
    <w:rsid w:val="009C242D"/>
    <w:rsid w:val="009C410E"/>
    <w:rsid w:val="009C5BE1"/>
    <w:rsid w:val="009C6007"/>
    <w:rsid w:val="009D054B"/>
    <w:rsid w:val="009D3BC5"/>
    <w:rsid w:val="009D483A"/>
    <w:rsid w:val="009E0238"/>
    <w:rsid w:val="009E1216"/>
    <w:rsid w:val="009E1F98"/>
    <w:rsid w:val="009E2796"/>
    <w:rsid w:val="009E3CFE"/>
    <w:rsid w:val="009E4410"/>
    <w:rsid w:val="009E4E16"/>
    <w:rsid w:val="009E591A"/>
    <w:rsid w:val="009F1CCF"/>
    <w:rsid w:val="00A01252"/>
    <w:rsid w:val="00A05CAA"/>
    <w:rsid w:val="00A05E89"/>
    <w:rsid w:val="00A06AE1"/>
    <w:rsid w:val="00A13460"/>
    <w:rsid w:val="00A13D57"/>
    <w:rsid w:val="00A236F1"/>
    <w:rsid w:val="00A272FB"/>
    <w:rsid w:val="00A331E8"/>
    <w:rsid w:val="00A35E7C"/>
    <w:rsid w:val="00A37ABD"/>
    <w:rsid w:val="00A37B0A"/>
    <w:rsid w:val="00A42801"/>
    <w:rsid w:val="00A43584"/>
    <w:rsid w:val="00A4411D"/>
    <w:rsid w:val="00A5215B"/>
    <w:rsid w:val="00A52773"/>
    <w:rsid w:val="00A5568B"/>
    <w:rsid w:val="00A565ED"/>
    <w:rsid w:val="00A601C6"/>
    <w:rsid w:val="00A61ACC"/>
    <w:rsid w:val="00A61FE1"/>
    <w:rsid w:val="00A63D03"/>
    <w:rsid w:val="00A640A0"/>
    <w:rsid w:val="00A64E19"/>
    <w:rsid w:val="00A6538C"/>
    <w:rsid w:val="00A67247"/>
    <w:rsid w:val="00A67581"/>
    <w:rsid w:val="00A7099C"/>
    <w:rsid w:val="00A7444F"/>
    <w:rsid w:val="00A747F6"/>
    <w:rsid w:val="00A774BA"/>
    <w:rsid w:val="00A83F05"/>
    <w:rsid w:val="00A87EF4"/>
    <w:rsid w:val="00A90EF6"/>
    <w:rsid w:val="00A92AD9"/>
    <w:rsid w:val="00A93538"/>
    <w:rsid w:val="00A95D46"/>
    <w:rsid w:val="00A97249"/>
    <w:rsid w:val="00A97510"/>
    <w:rsid w:val="00A975C6"/>
    <w:rsid w:val="00AA2480"/>
    <w:rsid w:val="00AA4844"/>
    <w:rsid w:val="00AA4CDF"/>
    <w:rsid w:val="00AA516D"/>
    <w:rsid w:val="00AA5F68"/>
    <w:rsid w:val="00AA6641"/>
    <w:rsid w:val="00AA7C5E"/>
    <w:rsid w:val="00AB0365"/>
    <w:rsid w:val="00AB3692"/>
    <w:rsid w:val="00AB5B52"/>
    <w:rsid w:val="00AC022D"/>
    <w:rsid w:val="00AC0694"/>
    <w:rsid w:val="00AC12AB"/>
    <w:rsid w:val="00AC3117"/>
    <w:rsid w:val="00AC3AE8"/>
    <w:rsid w:val="00AC3FF1"/>
    <w:rsid w:val="00AC5863"/>
    <w:rsid w:val="00AC7CBA"/>
    <w:rsid w:val="00AD23EA"/>
    <w:rsid w:val="00AD3D84"/>
    <w:rsid w:val="00AE0F46"/>
    <w:rsid w:val="00AE41A3"/>
    <w:rsid w:val="00AE56CE"/>
    <w:rsid w:val="00AE5DB2"/>
    <w:rsid w:val="00AF1B4E"/>
    <w:rsid w:val="00AF21A9"/>
    <w:rsid w:val="00AF3D39"/>
    <w:rsid w:val="00AF3EDD"/>
    <w:rsid w:val="00AF4565"/>
    <w:rsid w:val="00AF6117"/>
    <w:rsid w:val="00AF6481"/>
    <w:rsid w:val="00B02434"/>
    <w:rsid w:val="00B033ED"/>
    <w:rsid w:val="00B04E18"/>
    <w:rsid w:val="00B06B46"/>
    <w:rsid w:val="00B073FB"/>
    <w:rsid w:val="00B17B11"/>
    <w:rsid w:val="00B21D07"/>
    <w:rsid w:val="00B22D6A"/>
    <w:rsid w:val="00B233F4"/>
    <w:rsid w:val="00B2505F"/>
    <w:rsid w:val="00B27C3A"/>
    <w:rsid w:val="00B27CBC"/>
    <w:rsid w:val="00B31A75"/>
    <w:rsid w:val="00B32A2E"/>
    <w:rsid w:val="00B349AF"/>
    <w:rsid w:val="00B3558E"/>
    <w:rsid w:val="00B37C4D"/>
    <w:rsid w:val="00B410D1"/>
    <w:rsid w:val="00B4230E"/>
    <w:rsid w:val="00B45231"/>
    <w:rsid w:val="00B47254"/>
    <w:rsid w:val="00B4734C"/>
    <w:rsid w:val="00B51870"/>
    <w:rsid w:val="00B51FA1"/>
    <w:rsid w:val="00B5217D"/>
    <w:rsid w:val="00B52A44"/>
    <w:rsid w:val="00B537B2"/>
    <w:rsid w:val="00B570A9"/>
    <w:rsid w:val="00B576E4"/>
    <w:rsid w:val="00B61CAE"/>
    <w:rsid w:val="00B6295B"/>
    <w:rsid w:val="00B67C32"/>
    <w:rsid w:val="00B70BD5"/>
    <w:rsid w:val="00B71165"/>
    <w:rsid w:val="00B71374"/>
    <w:rsid w:val="00B72608"/>
    <w:rsid w:val="00B72DF1"/>
    <w:rsid w:val="00B73A2A"/>
    <w:rsid w:val="00B746DA"/>
    <w:rsid w:val="00B75E55"/>
    <w:rsid w:val="00B80077"/>
    <w:rsid w:val="00B8365E"/>
    <w:rsid w:val="00B84E2A"/>
    <w:rsid w:val="00B85A09"/>
    <w:rsid w:val="00B90767"/>
    <w:rsid w:val="00B94262"/>
    <w:rsid w:val="00B95AAB"/>
    <w:rsid w:val="00BA06D6"/>
    <w:rsid w:val="00BA1183"/>
    <w:rsid w:val="00BA66E5"/>
    <w:rsid w:val="00BA7811"/>
    <w:rsid w:val="00BA7D44"/>
    <w:rsid w:val="00BB06A5"/>
    <w:rsid w:val="00BB0D29"/>
    <w:rsid w:val="00BB212A"/>
    <w:rsid w:val="00BC0BE8"/>
    <w:rsid w:val="00BD1885"/>
    <w:rsid w:val="00BD3706"/>
    <w:rsid w:val="00BD439C"/>
    <w:rsid w:val="00BF2F0C"/>
    <w:rsid w:val="00BF78E0"/>
    <w:rsid w:val="00C00B3D"/>
    <w:rsid w:val="00C01F59"/>
    <w:rsid w:val="00C03BFD"/>
    <w:rsid w:val="00C10AB3"/>
    <w:rsid w:val="00C129FA"/>
    <w:rsid w:val="00C15E98"/>
    <w:rsid w:val="00C22615"/>
    <w:rsid w:val="00C23805"/>
    <w:rsid w:val="00C27B2A"/>
    <w:rsid w:val="00C33C52"/>
    <w:rsid w:val="00C409AB"/>
    <w:rsid w:val="00C414A9"/>
    <w:rsid w:val="00C44625"/>
    <w:rsid w:val="00C53988"/>
    <w:rsid w:val="00C57103"/>
    <w:rsid w:val="00C61AAE"/>
    <w:rsid w:val="00C622D2"/>
    <w:rsid w:val="00C622DF"/>
    <w:rsid w:val="00C63683"/>
    <w:rsid w:val="00C65406"/>
    <w:rsid w:val="00C668B1"/>
    <w:rsid w:val="00C7699F"/>
    <w:rsid w:val="00C76FB6"/>
    <w:rsid w:val="00C844FF"/>
    <w:rsid w:val="00C846EF"/>
    <w:rsid w:val="00C9015F"/>
    <w:rsid w:val="00C90F8B"/>
    <w:rsid w:val="00C917F8"/>
    <w:rsid w:val="00C924CA"/>
    <w:rsid w:val="00C969AC"/>
    <w:rsid w:val="00CA0555"/>
    <w:rsid w:val="00CA16CD"/>
    <w:rsid w:val="00CA33AD"/>
    <w:rsid w:val="00CA619D"/>
    <w:rsid w:val="00CA77B4"/>
    <w:rsid w:val="00CA7C92"/>
    <w:rsid w:val="00CB2B9A"/>
    <w:rsid w:val="00CB4324"/>
    <w:rsid w:val="00CB4B8C"/>
    <w:rsid w:val="00CB5260"/>
    <w:rsid w:val="00CC64E1"/>
    <w:rsid w:val="00CC6B44"/>
    <w:rsid w:val="00CD2EB2"/>
    <w:rsid w:val="00CD74E2"/>
    <w:rsid w:val="00CE37C3"/>
    <w:rsid w:val="00CE57FD"/>
    <w:rsid w:val="00CE5FEF"/>
    <w:rsid w:val="00CF0282"/>
    <w:rsid w:val="00CF1DAE"/>
    <w:rsid w:val="00CF1E80"/>
    <w:rsid w:val="00CF2335"/>
    <w:rsid w:val="00CF4047"/>
    <w:rsid w:val="00CF4BC4"/>
    <w:rsid w:val="00CF7BB4"/>
    <w:rsid w:val="00D01A54"/>
    <w:rsid w:val="00D07C69"/>
    <w:rsid w:val="00D07F17"/>
    <w:rsid w:val="00D129FF"/>
    <w:rsid w:val="00D13196"/>
    <w:rsid w:val="00D1363C"/>
    <w:rsid w:val="00D13E61"/>
    <w:rsid w:val="00D1412B"/>
    <w:rsid w:val="00D161E1"/>
    <w:rsid w:val="00D20C04"/>
    <w:rsid w:val="00D21AC9"/>
    <w:rsid w:val="00D242A6"/>
    <w:rsid w:val="00D25826"/>
    <w:rsid w:val="00D25D7E"/>
    <w:rsid w:val="00D25EC2"/>
    <w:rsid w:val="00D27BCB"/>
    <w:rsid w:val="00D40E00"/>
    <w:rsid w:val="00D4423D"/>
    <w:rsid w:val="00D44907"/>
    <w:rsid w:val="00D504E4"/>
    <w:rsid w:val="00D50D6D"/>
    <w:rsid w:val="00D518C1"/>
    <w:rsid w:val="00D52C30"/>
    <w:rsid w:val="00D52D67"/>
    <w:rsid w:val="00D5765A"/>
    <w:rsid w:val="00D6039C"/>
    <w:rsid w:val="00D6050C"/>
    <w:rsid w:val="00D620F9"/>
    <w:rsid w:val="00D667AD"/>
    <w:rsid w:val="00D72921"/>
    <w:rsid w:val="00D736ED"/>
    <w:rsid w:val="00D73F69"/>
    <w:rsid w:val="00D80F2D"/>
    <w:rsid w:val="00D87799"/>
    <w:rsid w:val="00D877C6"/>
    <w:rsid w:val="00D907D3"/>
    <w:rsid w:val="00D9123A"/>
    <w:rsid w:val="00D93458"/>
    <w:rsid w:val="00D94095"/>
    <w:rsid w:val="00DA0D36"/>
    <w:rsid w:val="00DA56D7"/>
    <w:rsid w:val="00DA67E5"/>
    <w:rsid w:val="00DA6DA9"/>
    <w:rsid w:val="00DA73C4"/>
    <w:rsid w:val="00DB42AA"/>
    <w:rsid w:val="00DB55CE"/>
    <w:rsid w:val="00DB6AA2"/>
    <w:rsid w:val="00DC09F6"/>
    <w:rsid w:val="00DC0B40"/>
    <w:rsid w:val="00DC6817"/>
    <w:rsid w:val="00DD07D9"/>
    <w:rsid w:val="00DD4A3F"/>
    <w:rsid w:val="00DD4ABD"/>
    <w:rsid w:val="00DD4FC8"/>
    <w:rsid w:val="00DD776A"/>
    <w:rsid w:val="00DE31AC"/>
    <w:rsid w:val="00DE4075"/>
    <w:rsid w:val="00DE4240"/>
    <w:rsid w:val="00DE7D6A"/>
    <w:rsid w:val="00DF1840"/>
    <w:rsid w:val="00E06D3C"/>
    <w:rsid w:val="00E07B1E"/>
    <w:rsid w:val="00E102F6"/>
    <w:rsid w:val="00E11BCC"/>
    <w:rsid w:val="00E23C2D"/>
    <w:rsid w:val="00E24B66"/>
    <w:rsid w:val="00E2749C"/>
    <w:rsid w:val="00E3700B"/>
    <w:rsid w:val="00E40452"/>
    <w:rsid w:val="00E44A21"/>
    <w:rsid w:val="00E500B0"/>
    <w:rsid w:val="00E50F7E"/>
    <w:rsid w:val="00E541C6"/>
    <w:rsid w:val="00E55223"/>
    <w:rsid w:val="00E60820"/>
    <w:rsid w:val="00E611F0"/>
    <w:rsid w:val="00E643C5"/>
    <w:rsid w:val="00E661D1"/>
    <w:rsid w:val="00E67290"/>
    <w:rsid w:val="00E70FC5"/>
    <w:rsid w:val="00E7361A"/>
    <w:rsid w:val="00E76DB9"/>
    <w:rsid w:val="00E8367F"/>
    <w:rsid w:val="00E945E3"/>
    <w:rsid w:val="00E94D70"/>
    <w:rsid w:val="00E96E63"/>
    <w:rsid w:val="00EA05FA"/>
    <w:rsid w:val="00EA217E"/>
    <w:rsid w:val="00EA7375"/>
    <w:rsid w:val="00EA7D6B"/>
    <w:rsid w:val="00EB3438"/>
    <w:rsid w:val="00EB6799"/>
    <w:rsid w:val="00EC07B1"/>
    <w:rsid w:val="00EC0F5B"/>
    <w:rsid w:val="00EC1A11"/>
    <w:rsid w:val="00EC34FB"/>
    <w:rsid w:val="00EC38E9"/>
    <w:rsid w:val="00EC3CBD"/>
    <w:rsid w:val="00EC5ABC"/>
    <w:rsid w:val="00EC6100"/>
    <w:rsid w:val="00EC704E"/>
    <w:rsid w:val="00ED0CEF"/>
    <w:rsid w:val="00ED1063"/>
    <w:rsid w:val="00ED18EB"/>
    <w:rsid w:val="00ED1E3F"/>
    <w:rsid w:val="00ED2141"/>
    <w:rsid w:val="00ED2AE1"/>
    <w:rsid w:val="00ED43D9"/>
    <w:rsid w:val="00ED64FA"/>
    <w:rsid w:val="00EE4975"/>
    <w:rsid w:val="00EE4DB4"/>
    <w:rsid w:val="00EE6BBA"/>
    <w:rsid w:val="00EF1534"/>
    <w:rsid w:val="00EF5F91"/>
    <w:rsid w:val="00F00EA4"/>
    <w:rsid w:val="00F0165B"/>
    <w:rsid w:val="00F02C8C"/>
    <w:rsid w:val="00F03E9B"/>
    <w:rsid w:val="00F0772E"/>
    <w:rsid w:val="00F121F4"/>
    <w:rsid w:val="00F12EFD"/>
    <w:rsid w:val="00F1687F"/>
    <w:rsid w:val="00F17592"/>
    <w:rsid w:val="00F235AB"/>
    <w:rsid w:val="00F25A26"/>
    <w:rsid w:val="00F26C9D"/>
    <w:rsid w:val="00F304AB"/>
    <w:rsid w:val="00F33D38"/>
    <w:rsid w:val="00F34487"/>
    <w:rsid w:val="00F34E05"/>
    <w:rsid w:val="00F34EA8"/>
    <w:rsid w:val="00F3744A"/>
    <w:rsid w:val="00F41391"/>
    <w:rsid w:val="00F43F97"/>
    <w:rsid w:val="00F45A3E"/>
    <w:rsid w:val="00F50C6F"/>
    <w:rsid w:val="00F546C1"/>
    <w:rsid w:val="00F55141"/>
    <w:rsid w:val="00F55B1C"/>
    <w:rsid w:val="00F602D4"/>
    <w:rsid w:val="00F61E63"/>
    <w:rsid w:val="00F6486A"/>
    <w:rsid w:val="00F66DB2"/>
    <w:rsid w:val="00F66FC6"/>
    <w:rsid w:val="00F7088C"/>
    <w:rsid w:val="00F75C3F"/>
    <w:rsid w:val="00F76668"/>
    <w:rsid w:val="00F81FB9"/>
    <w:rsid w:val="00F847FF"/>
    <w:rsid w:val="00F85E51"/>
    <w:rsid w:val="00F8689A"/>
    <w:rsid w:val="00F937D9"/>
    <w:rsid w:val="00F95DD9"/>
    <w:rsid w:val="00F96F1F"/>
    <w:rsid w:val="00F97A33"/>
    <w:rsid w:val="00FA0834"/>
    <w:rsid w:val="00FA31B4"/>
    <w:rsid w:val="00FA5AFD"/>
    <w:rsid w:val="00FB0FA6"/>
    <w:rsid w:val="00FB177D"/>
    <w:rsid w:val="00FB42F7"/>
    <w:rsid w:val="00FB4697"/>
    <w:rsid w:val="00FC1A29"/>
    <w:rsid w:val="00FC34E3"/>
    <w:rsid w:val="00FC3E81"/>
    <w:rsid w:val="00FC5F89"/>
    <w:rsid w:val="00FD1D6C"/>
    <w:rsid w:val="00FD37C1"/>
    <w:rsid w:val="00FD388D"/>
    <w:rsid w:val="00FD3ED2"/>
    <w:rsid w:val="00FD3F52"/>
    <w:rsid w:val="00FD479A"/>
    <w:rsid w:val="00FD7251"/>
    <w:rsid w:val="00FD74AF"/>
    <w:rsid w:val="00FE1352"/>
    <w:rsid w:val="00FE24E3"/>
    <w:rsid w:val="00FE700E"/>
    <w:rsid w:val="00FF207D"/>
    <w:rsid w:val="00FF27B5"/>
    <w:rsid w:val="00FF648E"/>
    <w:rsid w:val="00FF66F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123A"/>
    <w:rPr>
      <w:rFonts w:eastAsiaTheme="minorEastAs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D9123A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9123A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9123A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9123A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9123A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9123A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9123A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9123A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9123A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9123A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D9123A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9123A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D9123A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D9123A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9123A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9123A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9123A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9123A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customStyle="1" w:styleId="Ref">
    <w:name w:val="Ref"/>
    <w:basedOn w:val="Normal"/>
    <w:link w:val="RefChar"/>
    <w:rsid w:val="00D9123A"/>
    <w:pPr>
      <w:widowControl w:val="0"/>
      <w:numPr>
        <w:numId w:val="2"/>
      </w:numPr>
      <w:bidi/>
      <w:spacing w:after="360"/>
    </w:pPr>
    <w:rPr>
      <w:rFonts w:eastAsia="Times New Roman" w:cs="B Lotus"/>
      <w:szCs w:val="28"/>
      <w:lang w:bidi="fa-IR"/>
    </w:rPr>
  </w:style>
  <w:style w:type="character" w:customStyle="1" w:styleId="RefChar">
    <w:name w:val="Ref Char"/>
    <w:basedOn w:val="DefaultParagraphFont"/>
    <w:link w:val="Ref"/>
    <w:rsid w:val="00D9123A"/>
    <w:rPr>
      <w:rFonts w:eastAsia="Times New Roman" w:cs="B Lotus"/>
      <w:szCs w:val="28"/>
      <w:lang w:bidi="fa-IR"/>
    </w:rPr>
  </w:style>
  <w:style w:type="paragraph" w:customStyle="1" w:styleId="sarFasl">
    <w:name w:val="sarFasl"/>
    <w:basedOn w:val="Normal"/>
    <w:rsid w:val="00D9123A"/>
    <w:pPr>
      <w:bidi/>
      <w:spacing w:after="0" w:line="240" w:lineRule="auto"/>
      <w:ind w:left="720"/>
      <w:contextualSpacing/>
      <w:jc w:val="center"/>
    </w:pPr>
    <w:rPr>
      <w:rFonts w:eastAsiaTheme="majorEastAsia" w:cs="B Lotus"/>
      <w:bCs/>
      <w:color w:val="000000" w:themeColor="text1"/>
      <w:sz w:val="72"/>
      <w:szCs w:val="72"/>
      <w:lang w:bidi="fa-IR"/>
    </w:rPr>
  </w:style>
  <w:style w:type="paragraph" w:styleId="TOC1">
    <w:name w:val="toc 1"/>
    <w:basedOn w:val="Normal"/>
    <w:next w:val="Normal"/>
    <w:autoRedefine/>
    <w:uiPriority w:val="39"/>
    <w:unhideWhenUsed/>
    <w:rsid w:val="00D9123A"/>
    <w:pPr>
      <w:pBdr>
        <w:bottom w:val="single" w:sz="12" w:space="1" w:color="auto"/>
      </w:pBdr>
      <w:tabs>
        <w:tab w:val="right" w:leader="dot" w:pos="9061"/>
      </w:tabs>
      <w:bidi/>
      <w:spacing w:before="240" w:after="120" w:line="240" w:lineRule="auto"/>
    </w:pPr>
    <w:rPr>
      <w:b/>
      <w:bCs/>
      <w:sz w:val="28"/>
      <w:szCs w:val="32"/>
      <w:lang w:bidi="fa-IR"/>
    </w:rPr>
  </w:style>
  <w:style w:type="paragraph" w:styleId="TOC2">
    <w:name w:val="toc 2"/>
    <w:basedOn w:val="Normal"/>
    <w:next w:val="Normal"/>
    <w:autoRedefine/>
    <w:uiPriority w:val="39"/>
    <w:unhideWhenUsed/>
    <w:rsid w:val="00D9123A"/>
    <w:pPr>
      <w:bidi/>
      <w:spacing w:before="120" w:after="0" w:line="360" w:lineRule="auto"/>
      <w:ind w:left="220"/>
    </w:pPr>
    <w:rPr>
      <w:b/>
      <w:bCs/>
      <w:szCs w:val="28"/>
      <w:lang w:bidi="fa-IR"/>
    </w:rPr>
  </w:style>
  <w:style w:type="paragraph" w:styleId="TOC3">
    <w:name w:val="toc 3"/>
    <w:basedOn w:val="Normal"/>
    <w:next w:val="Normal"/>
    <w:autoRedefine/>
    <w:uiPriority w:val="39"/>
    <w:unhideWhenUsed/>
    <w:rsid w:val="00D9123A"/>
    <w:pPr>
      <w:tabs>
        <w:tab w:val="left" w:pos="1274"/>
        <w:tab w:val="right" w:leader="dot" w:pos="9061"/>
      </w:tabs>
      <w:bidi/>
      <w:spacing w:after="0" w:line="360" w:lineRule="auto"/>
      <w:ind w:left="440"/>
    </w:pPr>
    <w:rPr>
      <w:szCs w:val="28"/>
      <w:lang w:bidi="fa-IR"/>
    </w:rPr>
  </w:style>
  <w:style w:type="paragraph" w:styleId="TOC4">
    <w:name w:val="toc 4"/>
    <w:basedOn w:val="Normal"/>
    <w:next w:val="Normal"/>
    <w:autoRedefine/>
    <w:uiPriority w:val="39"/>
    <w:unhideWhenUsed/>
    <w:rsid w:val="00D9123A"/>
    <w:pPr>
      <w:tabs>
        <w:tab w:val="left" w:pos="1558"/>
        <w:tab w:val="right" w:leader="dot" w:pos="9061"/>
      </w:tabs>
      <w:bidi/>
      <w:spacing w:after="0" w:line="360" w:lineRule="auto"/>
      <w:ind w:left="660"/>
    </w:pPr>
    <w:rPr>
      <w:noProof/>
      <w:sz w:val="20"/>
      <w:lang w:bidi="fa-IR"/>
    </w:rPr>
  </w:style>
  <w:style w:type="paragraph" w:styleId="TOC5">
    <w:name w:val="toc 5"/>
    <w:basedOn w:val="Normal"/>
    <w:next w:val="Normal"/>
    <w:autoRedefine/>
    <w:uiPriority w:val="39"/>
    <w:unhideWhenUsed/>
    <w:rsid w:val="00D9123A"/>
    <w:pPr>
      <w:tabs>
        <w:tab w:val="left" w:pos="1841"/>
        <w:tab w:val="right" w:leader="dot" w:pos="9061"/>
      </w:tabs>
      <w:bidi/>
      <w:spacing w:after="0" w:line="360" w:lineRule="auto"/>
      <w:ind w:left="880"/>
    </w:pPr>
    <w:rPr>
      <w:noProof/>
      <w:sz w:val="18"/>
      <w:lang w:bidi="fa-IR"/>
    </w:rPr>
  </w:style>
  <w:style w:type="character" w:styleId="Hyperlink">
    <w:name w:val="Hyperlink"/>
    <w:basedOn w:val="DefaultParagraphFont"/>
    <w:uiPriority w:val="99"/>
    <w:unhideWhenUsed/>
    <w:rsid w:val="00D9123A"/>
    <w:rPr>
      <w:color w:val="0000FF" w:themeColor="hyperlink"/>
      <w:u w:val="single"/>
    </w:rPr>
  </w:style>
  <w:style w:type="paragraph" w:styleId="NoSpacing">
    <w:name w:val="No Spacing"/>
    <w:basedOn w:val="Normal"/>
    <w:uiPriority w:val="1"/>
    <w:qFormat/>
    <w:rsid w:val="00D9123A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D9123A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D9123A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9123A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D9123A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D9123A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D9123A"/>
    <w:rPr>
      <w:b/>
      <w:bCs/>
    </w:rPr>
  </w:style>
  <w:style w:type="character" w:styleId="Emphasis">
    <w:name w:val="Emphasis"/>
    <w:uiPriority w:val="20"/>
    <w:qFormat/>
    <w:rsid w:val="00D9123A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ListParagraph">
    <w:name w:val="List Paragraph"/>
    <w:basedOn w:val="Normal"/>
    <w:uiPriority w:val="34"/>
    <w:qFormat/>
    <w:rsid w:val="00D9123A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D9123A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D9123A"/>
    <w:rPr>
      <w:rFonts w:eastAsiaTheme="minorEastAsia"/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9123A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9123A"/>
    <w:rPr>
      <w:rFonts w:eastAsiaTheme="minorEastAsia"/>
      <w:b/>
      <w:bCs/>
      <w:i/>
      <w:iCs/>
    </w:rPr>
  </w:style>
  <w:style w:type="character" w:styleId="SubtleEmphasis">
    <w:name w:val="Subtle Emphasis"/>
    <w:uiPriority w:val="19"/>
    <w:qFormat/>
    <w:rsid w:val="00D9123A"/>
    <w:rPr>
      <w:i/>
      <w:iCs/>
    </w:rPr>
  </w:style>
  <w:style w:type="character" w:styleId="IntenseEmphasis">
    <w:name w:val="Intense Emphasis"/>
    <w:uiPriority w:val="21"/>
    <w:qFormat/>
    <w:rsid w:val="00D9123A"/>
    <w:rPr>
      <w:b/>
      <w:bCs/>
    </w:rPr>
  </w:style>
  <w:style w:type="character" w:styleId="SubtleReference">
    <w:name w:val="Subtle Reference"/>
    <w:uiPriority w:val="31"/>
    <w:qFormat/>
    <w:rsid w:val="00D9123A"/>
    <w:rPr>
      <w:smallCaps/>
    </w:rPr>
  </w:style>
  <w:style w:type="character" w:styleId="IntenseReference">
    <w:name w:val="Intense Reference"/>
    <w:uiPriority w:val="32"/>
    <w:qFormat/>
    <w:rsid w:val="00D9123A"/>
    <w:rPr>
      <w:smallCaps/>
      <w:spacing w:val="5"/>
      <w:u w:val="single"/>
    </w:rPr>
  </w:style>
  <w:style w:type="character" w:styleId="BookTitle">
    <w:name w:val="Book Title"/>
    <w:uiPriority w:val="33"/>
    <w:qFormat/>
    <w:rsid w:val="00D9123A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9123A"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9123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123A"/>
    <w:rPr>
      <w:rFonts w:ascii="Tahoma" w:eastAsiaTheme="minorEastAsia" w:hAnsi="Tahoma" w:cs="Tahoma"/>
      <w:sz w:val="16"/>
      <w:szCs w:val="16"/>
    </w:rPr>
  </w:style>
  <w:style w:type="character" w:customStyle="1" w:styleId="st">
    <w:name w:val="st"/>
    <w:basedOn w:val="DefaultParagraphFont"/>
    <w:rsid w:val="00D9123A"/>
  </w:style>
  <w:style w:type="character" w:styleId="CommentReference">
    <w:name w:val="annotation reference"/>
    <w:basedOn w:val="DefaultParagraphFont"/>
    <w:uiPriority w:val="99"/>
    <w:semiHidden/>
    <w:unhideWhenUsed/>
    <w:rsid w:val="00D912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9123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9123A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912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9123A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D9123A"/>
    <w:rPr>
      <w:color w:val="808080"/>
    </w:rPr>
  </w:style>
  <w:style w:type="table" w:styleId="TableGrid">
    <w:name w:val="Table Grid"/>
    <w:basedOn w:val="TableNormal"/>
    <w:uiPriority w:val="59"/>
    <w:rsid w:val="00D9123A"/>
    <w:pPr>
      <w:spacing w:after="0" w:line="240" w:lineRule="auto"/>
    </w:pPr>
    <w:rPr>
      <w:rFonts w:eastAsiaTheme="minorEastAsia"/>
      <w:lang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1</Pages>
  <Words>21988</Words>
  <Characters>125332</Characters>
  <Application>Microsoft Office Word</Application>
  <DocSecurity>0</DocSecurity>
  <Lines>1044</Lines>
  <Paragraphs>294</Paragraphs>
  <ScaleCrop>false</ScaleCrop>
  <Company/>
  <LinksUpToDate>false</LinksUpToDate>
  <CharactersWithSpaces>1470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rsia</dc:creator>
  <cp:lastModifiedBy>Persia</cp:lastModifiedBy>
  <cp:revision>2</cp:revision>
  <dcterms:created xsi:type="dcterms:W3CDTF">2012-05-05T16:26:00Z</dcterms:created>
  <dcterms:modified xsi:type="dcterms:W3CDTF">2012-05-05T17:38:00Z</dcterms:modified>
</cp:coreProperties>
</file>